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40344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1FAD98E8" w:rsidR="000D5C84" w:rsidRDefault="000D5C84" w:rsidP="00A87B22">
          <w:pPr>
            <w:pStyle w:val="Content"/>
            <w:tabs>
              <w:tab w:val="left" w:pos="1948"/>
            </w:tabs>
          </w:pPr>
          <w:r>
            <w:t>Contents</w:t>
          </w:r>
          <w:bookmarkEnd w:id="0"/>
          <w:r w:rsidR="00A87B22">
            <w:tab/>
          </w:r>
        </w:p>
        <w:p w14:paraId="49678EC7" w14:textId="7605C113" w:rsidR="0028701B"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403442" w:history="1">
            <w:r w:rsidR="0028701B" w:rsidRPr="00D83270">
              <w:rPr>
                <w:rStyle w:val="Hyperlink"/>
                <w:noProof/>
              </w:rPr>
              <w:t>Contents</w:t>
            </w:r>
            <w:r w:rsidR="0028701B">
              <w:rPr>
                <w:noProof/>
                <w:webHidden/>
              </w:rPr>
              <w:tab/>
            </w:r>
            <w:r w:rsidR="0028701B">
              <w:rPr>
                <w:noProof/>
                <w:webHidden/>
              </w:rPr>
              <w:fldChar w:fldCharType="begin"/>
            </w:r>
            <w:r w:rsidR="0028701B">
              <w:rPr>
                <w:noProof/>
                <w:webHidden/>
              </w:rPr>
              <w:instrText xml:space="preserve"> PAGEREF _Toc187403442 \h </w:instrText>
            </w:r>
            <w:r w:rsidR="0028701B">
              <w:rPr>
                <w:noProof/>
                <w:webHidden/>
              </w:rPr>
            </w:r>
            <w:r w:rsidR="0028701B">
              <w:rPr>
                <w:noProof/>
                <w:webHidden/>
              </w:rPr>
              <w:fldChar w:fldCharType="separate"/>
            </w:r>
            <w:r w:rsidR="0028701B">
              <w:rPr>
                <w:noProof/>
                <w:webHidden/>
              </w:rPr>
              <w:t>1</w:t>
            </w:r>
            <w:r w:rsidR="0028701B">
              <w:rPr>
                <w:noProof/>
                <w:webHidden/>
              </w:rPr>
              <w:fldChar w:fldCharType="end"/>
            </w:r>
          </w:hyperlink>
        </w:p>
        <w:p w14:paraId="24DD4787" w14:textId="3275616A"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3" w:history="1">
            <w:r w:rsidRPr="00D83270">
              <w:rPr>
                <w:rStyle w:val="Hyperlink"/>
                <w:noProof/>
              </w:rPr>
              <w:t>1</w:t>
            </w:r>
            <w:r>
              <w:rPr>
                <w:noProof/>
                <w:kern w:val="2"/>
                <w:sz w:val="24"/>
                <w:szCs w:val="24"/>
                <w:lang w:val="en-BE" w:eastAsia="en-BE"/>
                <w14:ligatures w14:val="standardContextual"/>
              </w:rPr>
              <w:tab/>
            </w:r>
            <w:r w:rsidRPr="00D83270">
              <w:rPr>
                <w:rStyle w:val="Hyperlink"/>
                <w:noProof/>
              </w:rPr>
              <w:t>Abstract</w:t>
            </w:r>
            <w:r>
              <w:rPr>
                <w:noProof/>
                <w:webHidden/>
              </w:rPr>
              <w:tab/>
            </w:r>
            <w:r>
              <w:rPr>
                <w:noProof/>
                <w:webHidden/>
              </w:rPr>
              <w:fldChar w:fldCharType="begin"/>
            </w:r>
            <w:r>
              <w:rPr>
                <w:noProof/>
                <w:webHidden/>
              </w:rPr>
              <w:instrText xml:space="preserve"> PAGEREF _Toc187403443 \h </w:instrText>
            </w:r>
            <w:r>
              <w:rPr>
                <w:noProof/>
                <w:webHidden/>
              </w:rPr>
            </w:r>
            <w:r>
              <w:rPr>
                <w:noProof/>
                <w:webHidden/>
              </w:rPr>
              <w:fldChar w:fldCharType="separate"/>
            </w:r>
            <w:r>
              <w:rPr>
                <w:noProof/>
                <w:webHidden/>
              </w:rPr>
              <w:t>2</w:t>
            </w:r>
            <w:r>
              <w:rPr>
                <w:noProof/>
                <w:webHidden/>
              </w:rPr>
              <w:fldChar w:fldCharType="end"/>
            </w:r>
          </w:hyperlink>
        </w:p>
        <w:p w14:paraId="580DDAB6" w14:textId="6E6A200F"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4" w:history="1">
            <w:r w:rsidRPr="00D83270">
              <w:rPr>
                <w:rStyle w:val="Hyperlink"/>
                <w:rFonts w:asciiTheme="majorHAnsi" w:eastAsiaTheme="majorEastAsia" w:hAnsiTheme="majorHAnsi" w:cstheme="majorBidi"/>
                <w:noProof/>
              </w:rPr>
              <w:t>2</w:t>
            </w:r>
            <w:r>
              <w:rPr>
                <w:noProof/>
                <w:kern w:val="2"/>
                <w:sz w:val="24"/>
                <w:szCs w:val="24"/>
                <w:lang w:val="en-BE" w:eastAsia="en-BE"/>
                <w14:ligatures w14:val="standardContextual"/>
              </w:rPr>
              <w:tab/>
            </w:r>
            <w:r w:rsidRPr="00D83270">
              <w:rPr>
                <w:rStyle w:val="Hyperlink"/>
                <w:noProof/>
              </w:rPr>
              <w:t>Abbreviations</w:t>
            </w:r>
            <w:r>
              <w:rPr>
                <w:noProof/>
                <w:webHidden/>
              </w:rPr>
              <w:tab/>
            </w:r>
            <w:r>
              <w:rPr>
                <w:noProof/>
                <w:webHidden/>
              </w:rPr>
              <w:fldChar w:fldCharType="begin"/>
            </w:r>
            <w:r>
              <w:rPr>
                <w:noProof/>
                <w:webHidden/>
              </w:rPr>
              <w:instrText xml:space="preserve"> PAGEREF _Toc187403444 \h </w:instrText>
            </w:r>
            <w:r>
              <w:rPr>
                <w:noProof/>
                <w:webHidden/>
              </w:rPr>
            </w:r>
            <w:r>
              <w:rPr>
                <w:noProof/>
                <w:webHidden/>
              </w:rPr>
              <w:fldChar w:fldCharType="separate"/>
            </w:r>
            <w:r>
              <w:rPr>
                <w:noProof/>
                <w:webHidden/>
              </w:rPr>
              <w:t>2</w:t>
            </w:r>
            <w:r>
              <w:rPr>
                <w:noProof/>
                <w:webHidden/>
              </w:rPr>
              <w:fldChar w:fldCharType="end"/>
            </w:r>
          </w:hyperlink>
        </w:p>
        <w:p w14:paraId="268C5BB3" w14:textId="481F9192"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5" w:history="1">
            <w:r w:rsidRPr="00D83270">
              <w:rPr>
                <w:rStyle w:val="Hyperlink"/>
                <w:noProof/>
              </w:rPr>
              <w:t>3</w:t>
            </w:r>
            <w:r>
              <w:rPr>
                <w:noProof/>
                <w:kern w:val="2"/>
                <w:sz w:val="24"/>
                <w:szCs w:val="24"/>
                <w:lang w:val="en-BE" w:eastAsia="en-BE"/>
                <w14:ligatures w14:val="standardContextual"/>
              </w:rPr>
              <w:tab/>
            </w:r>
            <w:r w:rsidRPr="00D83270">
              <w:rPr>
                <w:rStyle w:val="Hyperlink"/>
                <w:noProof/>
              </w:rPr>
              <w:t>Preface</w:t>
            </w:r>
            <w:r>
              <w:rPr>
                <w:noProof/>
                <w:webHidden/>
              </w:rPr>
              <w:tab/>
            </w:r>
            <w:r>
              <w:rPr>
                <w:noProof/>
                <w:webHidden/>
              </w:rPr>
              <w:fldChar w:fldCharType="begin"/>
            </w:r>
            <w:r>
              <w:rPr>
                <w:noProof/>
                <w:webHidden/>
              </w:rPr>
              <w:instrText xml:space="preserve"> PAGEREF _Toc187403445 \h </w:instrText>
            </w:r>
            <w:r>
              <w:rPr>
                <w:noProof/>
                <w:webHidden/>
              </w:rPr>
            </w:r>
            <w:r>
              <w:rPr>
                <w:noProof/>
                <w:webHidden/>
              </w:rPr>
              <w:fldChar w:fldCharType="separate"/>
            </w:r>
            <w:r>
              <w:rPr>
                <w:noProof/>
                <w:webHidden/>
              </w:rPr>
              <w:t>3</w:t>
            </w:r>
            <w:r>
              <w:rPr>
                <w:noProof/>
                <w:webHidden/>
              </w:rPr>
              <w:fldChar w:fldCharType="end"/>
            </w:r>
          </w:hyperlink>
        </w:p>
        <w:p w14:paraId="71A6A4DC" w14:textId="6C6051FA"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6" w:history="1">
            <w:r w:rsidRPr="00D83270">
              <w:rPr>
                <w:rStyle w:val="Hyperlink"/>
                <w:noProof/>
              </w:rPr>
              <w:t>4</w:t>
            </w:r>
            <w:r>
              <w:rPr>
                <w:noProof/>
                <w:kern w:val="2"/>
                <w:sz w:val="24"/>
                <w:szCs w:val="24"/>
                <w:lang w:val="en-BE" w:eastAsia="en-BE"/>
                <w14:ligatures w14:val="standardContextual"/>
              </w:rPr>
              <w:tab/>
            </w:r>
            <w:r w:rsidRPr="00D83270">
              <w:rPr>
                <w:rStyle w:val="Hyperlink"/>
                <w:noProof/>
              </w:rPr>
              <w:t>List of Figures</w:t>
            </w:r>
            <w:r>
              <w:rPr>
                <w:noProof/>
                <w:webHidden/>
              </w:rPr>
              <w:tab/>
            </w:r>
            <w:r>
              <w:rPr>
                <w:noProof/>
                <w:webHidden/>
              </w:rPr>
              <w:fldChar w:fldCharType="begin"/>
            </w:r>
            <w:r>
              <w:rPr>
                <w:noProof/>
                <w:webHidden/>
              </w:rPr>
              <w:instrText xml:space="preserve"> PAGEREF _Toc187403446 \h </w:instrText>
            </w:r>
            <w:r>
              <w:rPr>
                <w:noProof/>
                <w:webHidden/>
              </w:rPr>
            </w:r>
            <w:r>
              <w:rPr>
                <w:noProof/>
                <w:webHidden/>
              </w:rPr>
              <w:fldChar w:fldCharType="separate"/>
            </w:r>
            <w:r>
              <w:rPr>
                <w:noProof/>
                <w:webHidden/>
              </w:rPr>
              <w:t>4</w:t>
            </w:r>
            <w:r>
              <w:rPr>
                <w:noProof/>
                <w:webHidden/>
              </w:rPr>
              <w:fldChar w:fldCharType="end"/>
            </w:r>
          </w:hyperlink>
        </w:p>
        <w:p w14:paraId="210F8D07" w14:textId="51208027"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7" w:history="1">
            <w:r w:rsidRPr="00D83270">
              <w:rPr>
                <w:rStyle w:val="Hyperlink"/>
                <w:noProof/>
              </w:rPr>
              <w:t>5</w:t>
            </w:r>
            <w:r>
              <w:rPr>
                <w:noProof/>
                <w:kern w:val="2"/>
                <w:sz w:val="24"/>
                <w:szCs w:val="24"/>
                <w:lang w:val="en-BE" w:eastAsia="en-BE"/>
                <w14:ligatures w14:val="standardContextual"/>
              </w:rPr>
              <w:tab/>
            </w:r>
            <w:r w:rsidRPr="00D83270">
              <w:rPr>
                <w:rStyle w:val="Hyperlink"/>
                <w:noProof/>
              </w:rPr>
              <w:t>Introduction</w:t>
            </w:r>
            <w:r>
              <w:rPr>
                <w:noProof/>
                <w:webHidden/>
              </w:rPr>
              <w:tab/>
            </w:r>
            <w:r>
              <w:rPr>
                <w:noProof/>
                <w:webHidden/>
              </w:rPr>
              <w:fldChar w:fldCharType="begin"/>
            </w:r>
            <w:r>
              <w:rPr>
                <w:noProof/>
                <w:webHidden/>
              </w:rPr>
              <w:instrText xml:space="preserve"> PAGEREF _Toc187403447 \h </w:instrText>
            </w:r>
            <w:r>
              <w:rPr>
                <w:noProof/>
                <w:webHidden/>
              </w:rPr>
            </w:r>
            <w:r>
              <w:rPr>
                <w:noProof/>
                <w:webHidden/>
              </w:rPr>
              <w:fldChar w:fldCharType="separate"/>
            </w:r>
            <w:r>
              <w:rPr>
                <w:noProof/>
                <w:webHidden/>
              </w:rPr>
              <w:t>5</w:t>
            </w:r>
            <w:r>
              <w:rPr>
                <w:noProof/>
                <w:webHidden/>
              </w:rPr>
              <w:fldChar w:fldCharType="end"/>
            </w:r>
          </w:hyperlink>
        </w:p>
        <w:p w14:paraId="6CA1F7D1" w14:textId="39B6F44C"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8" w:history="1">
            <w:r w:rsidRPr="00D83270">
              <w:rPr>
                <w:rStyle w:val="Hyperlink"/>
                <w:noProof/>
              </w:rPr>
              <w:t>6</w:t>
            </w:r>
            <w:r>
              <w:rPr>
                <w:noProof/>
                <w:kern w:val="2"/>
                <w:sz w:val="24"/>
                <w:szCs w:val="24"/>
                <w:lang w:val="en-BE" w:eastAsia="en-BE"/>
                <w14:ligatures w14:val="standardContextual"/>
              </w:rPr>
              <w:tab/>
            </w:r>
            <w:r w:rsidRPr="00D83270">
              <w:rPr>
                <w:rStyle w:val="Hyperlink"/>
                <w:noProof/>
              </w:rPr>
              <w:t>Theoretical Framework</w:t>
            </w:r>
            <w:r>
              <w:rPr>
                <w:noProof/>
                <w:webHidden/>
              </w:rPr>
              <w:tab/>
            </w:r>
            <w:r>
              <w:rPr>
                <w:noProof/>
                <w:webHidden/>
              </w:rPr>
              <w:fldChar w:fldCharType="begin"/>
            </w:r>
            <w:r>
              <w:rPr>
                <w:noProof/>
                <w:webHidden/>
              </w:rPr>
              <w:instrText xml:space="preserve"> PAGEREF _Toc187403448 \h </w:instrText>
            </w:r>
            <w:r>
              <w:rPr>
                <w:noProof/>
                <w:webHidden/>
              </w:rPr>
            </w:r>
            <w:r>
              <w:rPr>
                <w:noProof/>
                <w:webHidden/>
              </w:rPr>
              <w:fldChar w:fldCharType="separate"/>
            </w:r>
            <w:r>
              <w:rPr>
                <w:noProof/>
                <w:webHidden/>
              </w:rPr>
              <w:t>7</w:t>
            </w:r>
            <w:r>
              <w:rPr>
                <w:noProof/>
                <w:webHidden/>
              </w:rPr>
              <w:fldChar w:fldCharType="end"/>
            </w:r>
          </w:hyperlink>
        </w:p>
        <w:p w14:paraId="1CAD088F" w14:textId="6E3C1B53"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49" w:history="1">
            <w:r w:rsidRPr="00D83270">
              <w:rPr>
                <w:rStyle w:val="Hyperlink"/>
                <w:noProof/>
              </w:rPr>
              <w:t>6.1</w:t>
            </w:r>
            <w:r>
              <w:rPr>
                <w:noProof/>
                <w:kern w:val="2"/>
                <w:sz w:val="24"/>
                <w:szCs w:val="24"/>
                <w:lang w:val="en-BE" w:eastAsia="en-BE"/>
                <w14:ligatures w14:val="standardContextual"/>
              </w:rPr>
              <w:tab/>
            </w:r>
            <w:r w:rsidRPr="00D83270">
              <w:rPr>
                <w:rStyle w:val="Hyperlink"/>
                <w:noProof/>
              </w:rPr>
              <w:t>Ray Tracing</w:t>
            </w:r>
            <w:r>
              <w:rPr>
                <w:noProof/>
                <w:webHidden/>
              </w:rPr>
              <w:tab/>
            </w:r>
            <w:r>
              <w:rPr>
                <w:noProof/>
                <w:webHidden/>
              </w:rPr>
              <w:fldChar w:fldCharType="begin"/>
            </w:r>
            <w:r>
              <w:rPr>
                <w:noProof/>
                <w:webHidden/>
              </w:rPr>
              <w:instrText xml:space="preserve"> PAGEREF _Toc187403449 \h </w:instrText>
            </w:r>
            <w:r>
              <w:rPr>
                <w:noProof/>
                <w:webHidden/>
              </w:rPr>
            </w:r>
            <w:r>
              <w:rPr>
                <w:noProof/>
                <w:webHidden/>
              </w:rPr>
              <w:fldChar w:fldCharType="separate"/>
            </w:r>
            <w:r>
              <w:rPr>
                <w:noProof/>
                <w:webHidden/>
              </w:rPr>
              <w:t>7</w:t>
            </w:r>
            <w:r>
              <w:rPr>
                <w:noProof/>
                <w:webHidden/>
              </w:rPr>
              <w:fldChar w:fldCharType="end"/>
            </w:r>
          </w:hyperlink>
        </w:p>
        <w:p w14:paraId="352E24B3" w14:textId="10CEC9FF"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0" w:history="1">
            <w:r w:rsidRPr="00D83270">
              <w:rPr>
                <w:rStyle w:val="Hyperlink"/>
                <w:noProof/>
              </w:rPr>
              <w:t>6.1.1</w:t>
            </w:r>
            <w:r>
              <w:rPr>
                <w:noProof/>
                <w:kern w:val="2"/>
                <w:sz w:val="24"/>
                <w:szCs w:val="24"/>
                <w:lang w:val="en-BE" w:eastAsia="en-BE"/>
                <w14:ligatures w14:val="standardContextual"/>
              </w:rPr>
              <w:tab/>
            </w:r>
            <w:r w:rsidRPr="00D83270">
              <w:rPr>
                <w:rStyle w:val="Hyperlink"/>
                <w:noProof/>
              </w:rPr>
              <w:t>Fundamentals</w:t>
            </w:r>
            <w:r>
              <w:rPr>
                <w:noProof/>
                <w:webHidden/>
              </w:rPr>
              <w:tab/>
            </w:r>
            <w:r>
              <w:rPr>
                <w:noProof/>
                <w:webHidden/>
              </w:rPr>
              <w:fldChar w:fldCharType="begin"/>
            </w:r>
            <w:r>
              <w:rPr>
                <w:noProof/>
                <w:webHidden/>
              </w:rPr>
              <w:instrText xml:space="preserve"> PAGEREF _Toc187403450 \h </w:instrText>
            </w:r>
            <w:r>
              <w:rPr>
                <w:noProof/>
                <w:webHidden/>
              </w:rPr>
            </w:r>
            <w:r>
              <w:rPr>
                <w:noProof/>
                <w:webHidden/>
              </w:rPr>
              <w:fldChar w:fldCharType="separate"/>
            </w:r>
            <w:r>
              <w:rPr>
                <w:noProof/>
                <w:webHidden/>
              </w:rPr>
              <w:t>7</w:t>
            </w:r>
            <w:r>
              <w:rPr>
                <w:noProof/>
                <w:webHidden/>
              </w:rPr>
              <w:fldChar w:fldCharType="end"/>
            </w:r>
          </w:hyperlink>
        </w:p>
        <w:p w14:paraId="4642BD32" w14:textId="514E25AD"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1" w:history="1">
            <w:r w:rsidRPr="00D83270">
              <w:rPr>
                <w:rStyle w:val="Hyperlink"/>
                <w:noProof/>
                <w:lang w:val="en-BE"/>
              </w:rPr>
              <w:t>6.1.2</w:t>
            </w:r>
            <w:r>
              <w:rPr>
                <w:noProof/>
                <w:kern w:val="2"/>
                <w:sz w:val="24"/>
                <w:szCs w:val="24"/>
                <w:lang w:val="en-BE" w:eastAsia="en-BE"/>
                <w14:ligatures w14:val="standardContextual"/>
              </w:rPr>
              <w:tab/>
            </w:r>
            <w:r w:rsidRPr="00D83270">
              <w:rPr>
                <w:rStyle w:val="Hyperlink"/>
                <w:noProof/>
                <w:lang w:val="en-BE"/>
              </w:rPr>
              <w:t>Acceleration Structures</w:t>
            </w:r>
            <w:r>
              <w:rPr>
                <w:noProof/>
                <w:webHidden/>
              </w:rPr>
              <w:tab/>
            </w:r>
            <w:r>
              <w:rPr>
                <w:noProof/>
                <w:webHidden/>
              </w:rPr>
              <w:fldChar w:fldCharType="begin"/>
            </w:r>
            <w:r>
              <w:rPr>
                <w:noProof/>
                <w:webHidden/>
              </w:rPr>
              <w:instrText xml:space="preserve"> PAGEREF _Toc187403451 \h </w:instrText>
            </w:r>
            <w:r>
              <w:rPr>
                <w:noProof/>
                <w:webHidden/>
              </w:rPr>
            </w:r>
            <w:r>
              <w:rPr>
                <w:noProof/>
                <w:webHidden/>
              </w:rPr>
              <w:fldChar w:fldCharType="separate"/>
            </w:r>
            <w:r>
              <w:rPr>
                <w:noProof/>
                <w:webHidden/>
              </w:rPr>
              <w:t>8</w:t>
            </w:r>
            <w:r>
              <w:rPr>
                <w:noProof/>
                <w:webHidden/>
              </w:rPr>
              <w:fldChar w:fldCharType="end"/>
            </w:r>
          </w:hyperlink>
        </w:p>
        <w:p w14:paraId="0960FCA9" w14:textId="17D4532C"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52" w:history="1">
            <w:r w:rsidRPr="00D83270">
              <w:rPr>
                <w:rStyle w:val="Hyperlink"/>
                <w:noProof/>
              </w:rPr>
              <w:t>6.2</w:t>
            </w:r>
            <w:r>
              <w:rPr>
                <w:noProof/>
                <w:kern w:val="2"/>
                <w:sz w:val="24"/>
                <w:szCs w:val="24"/>
                <w:lang w:val="en-BE" w:eastAsia="en-BE"/>
                <w14:ligatures w14:val="standardContextual"/>
              </w:rPr>
              <w:tab/>
            </w:r>
            <w:r w:rsidRPr="00D83270">
              <w:rPr>
                <w:rStyle w:val="Hyperlink"/>
                <w:noProof/>
              </w:rPr>
              <w:t>Sphere Tracing</w:t>
            </w:r>
            <w:r>
              <w:rPr>
                <w:noProof/>
                <w:webHidden/>
              </w:rPr>
              <w:tab/>
            </w:r>
            <w:r>
              <w:rPr>
                <w:noProof/>
                <w:webHidden/>
              </w:rPr>
              <w:fldChar w:fldCharType="begin"/>
            </w:r>
            <w:r>
              <w:rPr>
                <w:noProof/>
                <w:webHidden/>
              </w:rPr>
              <w:instrText xml:space="preserve"> PAGEREF _Toc187403452 \h </w:instrText>
            </w:r>
            <w:r>
              <w:rPr>
                <w:noProof/>
                <w:webHidden/>
              </w:rPr>
            </w:r>
            <w:r>
              <w:rPr>
                <w:noProof/>
                <w:webHidden/>
              </w:rPr>
              <w:fldChar w:fldCharType="separate"/>
            </w:r>
            <w:r>
              <w:rPr>
                <w:noProof/>
                <w:webHidden/>
              </w:rPr>
              <w:t>9</w:t>
            </w:r>
            <w:r>
              <w:rPr>
                <w:noProof/>
                <w:webHidden/>
              </w:rPr>
              <w:fldChar w:fldCharType="end"/>
            </w:r>
          </w:hyperlink>
        </w:p>
        <w:p w14:paraId="68C99C89" w14:textId="7B85C605"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3" w:history="1">
            <w:r w:rsidRPr="00D83270">
              <w:rPr>
                <w:rStyle w:val="Hyperlink"/>
                <w:noProof/>
              </w:rPr>
              <w:t>6.2.1</w:t>
            </w:r>
            <w:r>
              <w:rPr>
                <w:noProof/>
                <w:kern w:val="2"/>
                <w:sz w:val="24"/>
                <w:szCs w:val="24"/>
                <w:lang w:val="en-BE" w:eastAsia="en-BE"/>
                <w14:ligatures w14:val="standardContextual"/>
              </w:rPr>
              <w:tab/>
            </w:r>
            <w:r w:rsidRPr="00D83270">
              <w:rPr>
                <w:rStyle w:val="Hyperlink"/>
                <w:noProof/>
              </w:rPr>
              <w:t>Fundamentals</w:t>
            </w:r>
            <w:r>
              <w:rPr>
                <w:noProof/>
                <w:webHidden/>
              </w:rPr>
              <w:tab/>
            </w:r>
            <w:r>
              <w:rPr>
                <w:noProof/>
                <w:webHidden/>
              </w:rPr>
              <w:fldChar w:fldCharType="begin"/>
            </w:r>
            <w:r>
              <w:rPr>
                <w:noProof/>
                <w:webHidden/>
              </w:rPr>
              <w:instrText xml:space="preserve"> PAGEREF _Toc187403453 \h </w:instrText>
            </w:r>
            <w:r>
              <w:rPr>
                <w:noProof/>
                <w:webHidden/>
              </w:rPr>
            </w:r>
            <w:r>
              <w:rPr>
                <w:noProof/>
                <w:webHidden/>
              </w:rPr>
              <w:fldChar w:fldCharType="separate"/>
            </w:r>
            <w:r>
              <w:rPr>
                <w:noProof/>
                <w:webHidden/>
              </w:rPr>
              <w:t>9</w:t>
            </w:r>
            <w:r>
              <w:rPr>
                <w:noProof/>
                <w:webHidden/>
              </w:rPr>
              <w:fldChar w:fldCharType="end"/>
            </w:r>
          </w:hyperlink>
        </w:p>
        <w:p w14:paraId="19871601" w14:textId="5CCBF140"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4" w:history="1">
            <w:r w:rsidRPr="00D83270">
              <w:rPr>
                <w:rStyle w:val="Hyperlink"/>
                <w:noProof/>
              </w:rPr>
              <w:t>6.2.2</w:t>
            </w:r>
            <w:r>
              <w:rPr>
                <w:noProof/>
                <w:kern w:val="2"/>
                <w:sz w:val="24"/>
                <w:szCs w:val="24"/>
                <w:lang w:val="en-BE" w:eastAsia="en-BE"/>
                <w14:ligatures w14:val="standardContextual"/>
              </w:rPr>
              <w:tab/>
            </w:r>
            <w:r w:rsidRPr="00D83270">
              <w:rPr>
                <w:rStyle w:val="Hyperlink"/>
                <w:noProof/>
              </w:rPr>
              <w:t>Approaches Considered</w:t>
            </w:r>
            <w:r>
              <w:rPr>
                <w:noProof/>
                <w:webHidden/>
              </w:rPr>
              <w:tab/>
            </w:r>
            <w:r>
              <w:rPr>
                <w:noProof/>
                <w:webHidden/>
              </w:rPr>
              <w:fldChar w:fldCharType="begin"/>
            </w:r>
            <w:r>
              <w:rPr>
                <w:noProof/>
                <w:webHidden/>
              </w:rPr>
              <w:instrText xml:space="preserve"> PAGEREF _Toc187403454 \h </w:instrText>
            </w:r>
            <w:r>
              <w:rPr>
                <w:noProof/>
                <w:webHidden/>
              </w:rPr>
            </w:r>
            <w:r>
              <w:rPr>
                <w:noProof/>
                <w:webHidden/>
              </w:rPr>
              <w:fldChar w:fldCharType="separate"/>
            </w:r>
            <w:r>
              <w:rPr>
                <w:noProof/>
                <w:webHidden/>
              </w:rPr>
              <w:t>12</w:t>
            </w:r>
            <w:r>
              <w:rPr>
                <w:noProof/>
                <w:webHidden/>
              </w:rPr>
              <w:fldChar w:fldCharType="end"/>
            </w:r>
          </w:hyperlink>
        </w:p>
        <w:p w14:paraId="6E63DCDB" w14:textId="2FFCDDF3"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55" w:history="1">
            <w:r w:rsidRPr="00D83270">
              <w:rPr>
                <w:rStyle w:val="Hyperlink"/>
                <w:noProof/>
              </w:rPr>
              <w:t>7</w:t>
            </w:r>
            <w:r>
              <w:rPr>
                <w:noProof/>
                <w:kern w:val="2"/>
                <w:sz w:val="24"/>
                <w:szCs w:val="24"/>
                <w:lang w:val="en-BE" w:eastAsia="en-BE"/>
                <w14:ligatures w14:val="standardContextual"/>
              </w:rPr>
              <w:tab/>
            </w:r>
            <w:r w:rsidRPr="00D83270">
              <w:rPr>
                <w:rStyle w:val="Hyperlink"/>
                <w:noProof/>
              </w:rPr>
              <w:t>Case Study</w:t>
            </w:r>
            <w:r>
              <w:rPr>
                <w:noProof/>
                <w:webHidden/>
              </w:rPr>
              <w:tab/>
            </w:r>
            <w:r>
              <w:rPr>
                <w:noProof/>
                <w:webHidden/>
              </w:rPr>
              <w:fldChar w:fldCharType="begin"/>
            </w:r>
            <w:r>
              <w:rPr>
                <w:noProof/>
                <w:webHidden/>
              </w:rPr>
              <w:instrText xml:space="preserve"> PAGEREF _Toc187403455 \h </w:instrText>
            </w:r>
            <w:r>
              <w:rPr>
                <w:noProof/>
                <w:webHidden/>
              </w:rPr>
            </w:r>
            <w:r>
              <w:rPr>
                <w:noProof/>
                <w:webHidden/>
              </w:rPr>
              <w:fldChar w:fldCharType="separate"/>
            </w:r>
            <w:r>
              <w:rPr>
                <w:noProof/>
                <w:webHidden/>
              </w:rPr>
              <w:t>13</w:t>
            </w:r>
            <w:r>
              <w:rPr>
                <w:noProof/>
                <w:webHidden/>
              </w:rPr>
              <w:fldChar w:fldCharType="end"/>
            </w:r>
          </w:hyperlink>
        </w:p>
        <w:p w14:paraId="081CBC1E" w14:textId="32F0705F"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56" w:history="1">
            <w:r w:rsidRPr="00D83270">
              <w:rPr>
                <w:rStyle w:val="Hyperlink"/>
                <w:noProof/>
              </w:rPr>
              <w:t>7.1</w:t>
            </w:r>
            <w:r>
              <w:rPr>
                <w:noProof/>
                <w:kern w:val="2"/>
                <w:sz w:val="24"/>
                <w:szCs w:val="24"/>
                <w:lang w:val="en-BE" w:eastAsia="en-BE"/>
                <w14:ligatures w14:val="standardContextual"/>
              </w:rPr>
              <w:tab/>
            </w:r>
            <w:r w:rsidRPr="00D83270">
              <w:rPr>
                <w:rStyle w:val="Hyperlink"/>
                <w:noProof/>
              </w:rPr>
              <w:t>AABBs for SDFs</w:t>
            </w:r>
            <w:r>
              <w:rPr>
                <w:noProof/>
                <w:webHidden/>
              </w:rPr>
              <w:tab/>
            </w:r>
            <w:r>
              <w:rPr>
                <w:noProof/>
                <w:webHidden/>
              </w:rPr>
              <w:fldChar w:fldCharType="begin"/>
            </w:r>
            <w:r>
              <w:rPr>
                <w:noProof/>
                <w:webHidden/>
              </w:rPr>
              <w:instrText xml:space="preserve"> PAGEREF _Toc187403456 \h </w:instrText>
            </w:r>
            <w:r>
              <w:rPr>
                <w:noProof/>
                <w:webHidden/>
              </w:rPr>
            </w:r>
            <w:r>
              <w:rPr>
                <w:noProof/>
                <w:webHidden/>
              </w:rPr>
              <w:fldChar w:fldCharType="separate"/>
            </w:r>
            <w:r>
              <w:rPr>
                <w:noProof/>
                <w:webHidden/>
              </w:rPr>
              <w:t>13</w:t>
            </w:r>
            <w:r>
              <w:rPr>
                <w:noProof/>
                <w:webHidden/>
              </w:rPr>
              <w:fldChar w:fldCharType="end"/>
            </w:r>
          </w:hyperlink>
        </w:p>
        <w:p w14:paraId="5169766E" w14:textId="0D97AB42"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7" w:history="1">
            <w:r w:rsidRPr="00D83270">
              <w:rPr>
                <w:rStyle w:val="Hyperlink"/>
                <w:noProof/>
              </w:rPr>
              <w:t>7.1.1</w:t>
            </w:r>
            <w:r>
              <w:rPr>
                <w:noProof/>
                <w:kern w:val="2"/>
                <w:sz w:val="24"/>
                <w:szCs w:val="24"/>
                <w:lang w:val="en-BE" w:eastAsia="en-BE"/>
                <w14:ligatures w14:val="standardContextual"/>
              </w:rPr>
              <w:tab/>
            </w:r>
            <w:r w:rsidRPr="00D83270">
              <w:rPr>
                <w:rStyle w:val="Hyperlink"/>
                <w:noProof/>
              </w:rPr>
              <w:t>AABBs for SDFs Are Early Outs</w:t>
            </w:r>
            <w:r>
              <w:rPr>
                <w:noProof/>
                <w:webHidden/>
              </w:rPr>
              <w:tab/>
            </w:r>
            <w:r>
              <w:rPr>
                <w:noProof/>
                <w:webHidden/>
              </w:rPr>
              <w:fldChar w:fldCharType="begin"/>
            </w:r>
            <w:r>
              <w:rPr>
                <w:noProof/>
                <w:webHidden/>
              </w:rPr>
              <w:instrText xml:space="preserve"> PAGEREF _Toc187403457 \h </w:instrText>
            </w:r>
            <w:r>
              <w:rPr>
                <w:noProof/>
                <w:webHidden/>
              </w:rPr>
            </w:r>
            <w:r>
              <w:rPr>
                <w:noProof/>
                <w:webHidden/>
              </w:rPr>
              <w:fldChar w:fldCharType="separate"/>
            </w:r>
            <w:r>
              <w:rPr>
                <w:noProof/>
                <w:webHidden/>
              </w:rPr>
              <w:t>13</w:t>
            </w:r>
            <w:r>
              <w:rPr>
                <w:noProof/>
                <w:webHidden/>
              </w:rPr>
              <w:fldChar w:fldCharType="end"/>
            </w:r>
          </w:hyperlink>
        </w:p>
        <w:p w14:paraId="55F14841" w14:textId="4BEBCB81"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8" w:history="1">
            <w:r w:rsidRPr="00D83270">
              <w:rPr>
                <w:rStyle w:val="Hyperlink"/>
                <w:noProof/>
              </w:rPr>
              <w:t>7.1.2</w:t>
            </w:r>
            <w:r>
              <w:rPr>
                <w:noProof/>
                <w:kern w:val="2"/>
                <w:sz w:val="24"/>
                <w:szCs w:val="24"/>
                <w:lang w:val="en-BE" w:eastAsia="en-BE"/>
                <w14:ligatures w14:val="standardContextual"/>
              </w:rPr>
              <w:tab/>
            </w:r>
            <w:r w:rsidRPr="00D83270">
              <w:rPr>
                <w:rStyle w:val="Hyperlink"/>
                <w:noProof/>
              </w:rPr>
              <w:t>Box Early Out</w:t>
            </w:r>
            <w:r>
              <w:rPr>
                <w:noProof/>
                <w:webHidden/>
              </w:rPr>
              <w:tab/>
            </w:r>
            <w:r>
              <w:rPr>
                <w:noProof/>
                <w:webHidden/>
              </w:rPr>
              <w:fldChar w:fldCharType="begin"/>
            </w:r>
            <w:r>
              <w:rPr>
                <w:noProof/>
                <w:webHidden/>
              </w:rPr>
              <w:instrText xml:space="preserve"> PAGEREF _Toc187403458 \h </w:instrText>
            </w:r>
            <w:r>
              <w:rPr>
                <w:noProof/>
                <w:webHidden/>
              </w:rPr>
            </w:r>
            <w:r>
              <w:rPr>
                <w:noProof/>
                <w:webHidden/>
              </w:rPr>
              <w:fldChar w:fldCharType="separate"/>
            </w:r>
            <w:r>
              <w:rPr>
                <w:noProof/>
                <w:webHidden/>
              </w:rPr>
              <w:t>14</w:t>
            </w:r>
            <w:r>
              <w:rPr>
                <w:noProof/>
                <w:webHidden/>
              </w:rPr>
              <w:fldChar w:fldCharType="end"/>
            </w:r>
          </w:hyperlink>
        </w:p>
        <w:p w14:paraId="246DCDD7" w14:textId="35C9EDE7"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9" w:history="1">
            <w:r w:rsidRPr="00D83270">
              <w:rPr>
                <w:rStyle w:val="Hyperlink"/>
                <w:noProof/>
              </w:rPr>
              <w:t>7.1.3</w:t>
            </w:r>
            <w:r>
              <w:rPr>
                <w:noProof/>
                <w:kern w:val="2"/>
                <w:sz w:val="24"/>
                <w:szCs w:val="24"/>
                <w:lang w:val="en-BE" w:eastAsia="en-BE"/>
                <w14:ligatures w14:val="standardContextual"/>
              </w:rPr>
              <w:tab/>
            </w:r>
            <w:r w:rsidRPr="00D83270">
              <w:rPr>
                <w:rStyle w:val="Hyperlink"/>
                <w:noProof/>
              </w:rPr>
              <w:t>Sphere Early Out</w:t>
            </w:r>
            <w:r>
              <w:rPr>
                <w:noProof/>
                <w:webHidden/>
              </w:rPr>
              <w:tab/>
            </w:r>
            <w:r>
              <w:rPr>
                <w:noProof/>
                <w:webHidden/>
              </w:rPr>
              <w:fldChar w:fldCharType="begin"/>
            </w:r>
            <w:r>
              <w:rPr>
                <w:noProof/>
                <w:webHidden/>
              </w:rPr>
              <w:instrText xml:space="preserve"> PAGEREF _Toc187403459 \h </w:instrText>
            </w:r>
            <w:r>
              <w:rPr>
                <w:noProof/>
                <w:webHidden/>
              </w:rPr>
            </w:r>
            <w:r>
              <w:rPr>
                <w:noProof/>
                <w:webHidden/>
              </w:rPr>
              <w:fldChar w:fldCharType="separate"/>
            </w:r>
            <w:r>
              <w:rPr>
                <w:noProof/>
                <w:webHidden/>
              </w:rPr>
              <w:t>15</w:t>
            </w:r>
            <w:r>
              <w:rPr>
                <w:noProof/>
                <w:webHidden/>
              </w:rPr>
              <w:fldChar w:fldCharType="end"/>
            </w:r>
          </w:hyperlink>
        </w:p>
        <w:p w14:paraId="237E7DFC" w14:textId="4FD03F92"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0" w:history="1">
            <w:r w:rsidRPr="00D83270">
              <w:rPr>
                <w:rStyle w:val="Hyperlink"/>
                <w:noProof/>
              </w:rPr>
              <w:t>7.1.4</w:t>
            </w:r>
            <w:r>
              <w:rPr>
                <w:noProof/>
                <w:kern w:val="2"/>
                <w:sz w:val="24"/>
                <w:szCs w:val="24"/>
                <w:lang w:val="en-BE" w:eastAsia="en-BE"/>
                <w14:ligatures w14:val="standardContextual"/>
              </w:rPr>
              <w:tab/>
            </w:r>
            <w:r w:rsidRPr="00D83270">
              <w:rPr>
                <w:rStyle w:val="Hyperlink"/>
                <w:noProof/>
              </w:rPr>
              <w:t>Testing</w:t>
            </w:r>
            <w:r>
              <w:rPr>
                <w:noProof/>
                <w:webHidden/>
              </w:rPr>
              <w:tab/>
            </w:r>
            <w:r>
              <w:rPr>
                <w:noProof/>
                <w:webHidden/>
              </w:rPr>
              <w:fldChar w:fldCharType="begin"/>
            </w:r>
            <w:r>
              <w:rPr>
                <w:noProof/>
                <w:webHidden/>
              </w:rPr>
              <w:instrText xml:space="preserve"> PAGEREF _Toc187403460 \h </w:instrText>
            </w:r>
            <w:r>
              <w:rPr>
                <w:noProof/>
                <w:webHidden/>
              </w:rPr>
            </w:r>
            <w:r>
              <w:rPr>
                <w:noProof/>
                <w:webHidden/>
              </w:rPr>
              <w:fldChar w:fldCharType="separate"/>
            </w:r>
            <w:r>
              <w:rPr>
                <w:noProof/>
                <w:webHidden/>
              </w:rPr>
              <w:t>16</w:t>
            </w:r>
            <w:r>
              <w:rPr>
                <w:noProof/>
                <w:webHidden/>
              </w:rPr>
              <w:fldChar w:fldCharType="end"/>
            </w:r>
          </w:hyperlink>
        </w:p>
        <w:p w14:paraId="46B3EDF6" w14:textId="3A2EB473"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1" w:history="1">
            <w:r w:rsidRPr="00D83270">
              <w:rPr>
                <w:rStyle w:val="Hyperlink"/>
                <w:noProof/>
              </w:rPr>
              <w:t>7.1.5</w:t>
            </w:r>
            <w:r>
              <w:rPr>
                <w:noProof/>
                <w:kern w:val="2"/>
                <w:sz w:val="24"/>
                <w:szCs w:val="24"/>
                <w:lang w:val="en-BE" w:eastAsia="en-BE"/>
                <w14:ligatures w14:val="standardContextual"/>
              </w:rPr>
              <w:tab/>
            </w:r>
            <w:r w:rsidRPr="00D83270">
              <w:rPr>
                <w:rStyle w:val="Hyperlink"/>
                <w:noProof/>
              </w:rPr>
              <w:t>Results</w:t>
            </w:r>
            <w:r>
              <w:rPr>
                <w:noProof/>
                <w:webHidden/>
              </w:rPr>
              <w:tab/>
            </w:r>
            <w:r>
              <w:rPr>
                <w:noProof/>
                <w:webHidden/>
              </w:rPr>
              <w:fldChar w:fldCharType="begin"/>
            </w:r>
            <w:r>
              <w:rPr>
                <w:noProof/>
                <w:webHidden/>
              </w:rPr>
              <w:instrText xml:space="preserve"> PAGEREF _Toc187403461 \h </w:instrText>
            </w:r>
            <w:r>
              <w:rPr>
                <w:noProof/>
                <w:webHidden/>
              </w:rPr>
            </w:r>
            <w:r>
              <w:rPr>
                <w:noProof/>
                <w:webHidden/>
              </w:rPr>
              <w:fldChar w:fldCharType="separate"/>
            </w:r>
            <w:r>
              <w:rPr>
                <w:noProof/>
                <w:webHidden/>
              </w:rPr>
              <w:t>17</w:t>
            </w:r>
            <w:r>
              <w:rPr>
                <w:noProof/>
                <w:webHidden/>
              </w:rPr>
              <w:fldChar w:fldCharType="end"/>
            </w:r>
          </w:hyperlink>
        </w:p>
        <w:p w14:paraId="7FBCBFCB" w14:textId="14FB86A5"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62" w:history="1">
            <w:r w:rsidRPr="00D83270">
              <w:rPr>
                <w:rStyle w:val="Hyperlink"/>
                <w:noProof/>
              </w:rPr>
              <w:t>7.2</w:t>
            </w:r>
            <w:r>
              <w:rPr>
                <w:noProof/>
                <w:kern w:val="2"/>
                <w:sz w:val="24"/>
                <w:szCs w:val="24"/>
                <w:lang w:val="en-BE" w:eastAsia="en-BE"/>
                <w14:ligatures w14:val="standardContextual"/>
              </w:rPr>
              <w:tab/>
            </w:r>
            <w:r w:rsidRPr="00D83270">
              <w:rPr>
                <w:rStyle w:val="Hyperlink"/>
                <w:noProof/>
              </w:rPr>
              <w:t>BVHTree for SDFs</w:t>
            </w:r>
            <w:r>
              <w:rPr>
                <w:noProof/>
                <w:webHidden/>
              </w:rPr>
              <w:tab/>
            </w:r>
            <w:r>
              <w:rPr>
                <w:noProof/>
                <w:webHidden/>
              </w:rPr>
              <w:fldChar w:fldCharType="begin"/>
            </w:r>
            <w:r>
              <w:rPr>
                <w:noProof/>
                <w:webHidden/>
              </w:rPr>
              <w:instrText xml:space="preserve"> PAGEREF _Toc187403462 \h </w:instrText>
            </w:r>
            <w:r>
              <w:rPr>
                <w:noProof/>
                <w:webHidden/>
              </w:rPr>
            </w:r>
            <w:r>
              <w:rPr>
                <w:noProof/>
                <w:webHidden/>
              </w:rPr>
              <w:fldChar w:fldCharType="separate"/>
            </w:r>
            <w:r>
              <w:rPr>
                <w:noProof/>
                <w:webHidden/>
              </w:rPr>
              <w:t>19</w:t>
            </w:r>
            <w:r>
              <w:rPr>
                <w:noProof/>
                <w:webHidden/>
              </w:rPr>
              <w:fldChar w:fldCharType="end"/>
            </w:r>
          </w:hyperlink>
        </w:p>
        <w:p w14:paraId="0716CF40" w14:textId="400CEA2E"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3" w:history="1">
            <w:r w:rsidRPr="00D83270">
              <w:rPr>
                <w:rStyle w:val="Hyperlink"/>
                <w:noProof/>
              </w:rPr>
              <w:t>7.2.1</w:t>
            </w:r>
            <w:r>
              <w:rPr>
                <w:noProof/>
                <w:kern w:val="2"/>
                <w:sz w:val="24"/>
                <w:szCs w:val="24"/>
                <w:lang w:val="en-BE" w:eastAsia="en-BE"/>
                <w14:ligatures w14:val="standardContextual"/>
              </w:rPr>
              <w:tab/>
            </w:r>
            <w:r w:rsidRPr="00D83270">
              <w:rPr>
                <w:rStyle w:val="Hyperlink"/>
                <w:noProof/>
              </w:rPr>
              <w:t>BVHTree for SDFs Are Scene Wide</w:t>
            </w:r>
            <w:r>
              <w:rPr>
                <w:noProof/>
                <w:webHidden/>
              </w:rPr>
              <w:tab/>
            </w:r>
            <w:r>
              <w:rPr>
                <w:noProof/>
                <w:webHidden/>
              </w:rPr>
              <w:fldChar w:fldCharType="begin"/>
            </w:r>
            <w:r>
              <w:rPr>
                <w:noProof/>
                <w:webHidden/>
              </w:rPr>
              <w:instrText xml:space="preserve"> PAGEREF _Toc187403463 \h </w:instrText>
            </w:r>
            <w:r>
              <w:rPr>
                <w:noProof/>
                <w:webHidden/>
              </w:rPr>
            </w:r>
            <w:r>
              <w:rPr>
                <w:noProof/>
                <w:webHidden/>
              </w:rPr>
              <w:fldChar w:fldCharType="separate"/>
            </w:r>
            <w:r>
              <w:rPr>
                <w:noProof/>
                <w:webHidden/>
              </w:rPr>
              <w:t>19</w:t>
            </w:r>
            <w:r>
              <w:rPr>
                <w:noProof/>
                <w:webHidden/>
              </w:rPr>
              <w:fldChar w:fldCharType="end"/>
            </w:r>
          </w:hyperlink>
        </w:p>
        <w:p w14:paraId="11199183" w14:textId="0292B405"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4" w:history="1">
            <w:r w:rsidRPr="00D83270">
              <w:rPr>
                <w:rStyle w:val="Hyperlink"/>
                <w:noProof/>
              </w:rPr>
              <w:t>7.2.2</w:t>
            </w:r>
            <w:r>
              <w:rPr>
                <w:noProof/>
                <w:kern w:val="2"/>
                <w:sz w:val="24"/>
                <w:szCs w:val="24"/>
                <w:lang w:val="en-BE" w:eastAsia="en-BE"/>
                <w14:ligatures w14:val="standardContextual"/>
              </w:rPr>
              <w:tab/>
            </w:r>
            <w:r w:rsidRPr="00D83270">
              <w:rPr>
                <w:rStyle w:val="Hyperlink"/>
                <w:noProof/>
              </w:rPr>
              <w:t>Constructing the BVHTree</w:t>
            </w:r>
            <w:r>
              <w:rPr>
                <w:noProof/>
                <w:webHidden/>
              </w:rPr>
              <w:tab/>
            </w:r>
            <w:r>
              <w:rPr>
                <w:noProof/>
                <w:webHidden/>
              </w:rPr>
              <w:fldChar w:fldCharType="begin"/>
            </w:r>
            <w:r>
              <w:rPr>
                <w:noProof/>
                <w:webHidden/>
              </w:rPr>
              <w:instrText xml:space="preserve"> PAGEREF _Toc187403464 \h </w:instrText>
            </w:r>
            <w:r>
              <w:rPr>
                <w:noProof/>
                <w:webHidden/>
              </w:rPr>
            </w:r>
            <w:r>
              <w:rPr>
                <w:noProof/>
                <w:webHidden/>
              </w:rPr>
              <w:fldChar w:fldCharType="separate"/>
            </w:r>
            <w:r>
              <w:rPr>
                <w:noProof/>
                <w:webHidden/>
              </w:rPr>
              <w:t>19</w:t>
            </w:r>
            <w:r>
              <w:rPr>
                <w:noProof/>
                <w:webHidden/>
              </w:rPr>
              <w:fldChar w:fldCharType="end"/>
            </w:r>
          </w:hyperlink>
        </w:p>
        <w:p w14:paraId="1CEFF81A" w14:textId="55A214E7"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5" w:history="1">
            <w:r w:rsidRPr="00D83270">
              <w:rPr>
                <w:rStyle w:val="Hyperlink"/>
                <w:noProof/>
              </w:rPr>
              <w:t>7.2.3</w:t>
            </w:r>
            <w:r>
              <w:rPr>
                <w:noProof/>
                <w:kern w:val="2"/>
                <w:sz w:val="24"/>
                <w:szCs w:val="24"/>
                <w:lang w:val="en-BE" w:eastAsia="en-BE"/>
                <w14:ligatures w14:val="standardContextual"/>
              </w:rPr>
              <w:tab/>
            </w:r>
            <w:r w:rsidRPr="00D83270">
              <w:rPr>
                <w:rStyle w:val="Hyperlink"/>
                <w:noProof/>
              </w:rPr>
              <w:t>Using the BVHTree</w:t>
            </w:r>
            <w:r>
              <w:rPr>
                <w:noProof/>
                <w:webHidden/>
              </w:rPr>
              <w:tab/>
            </w:r>
            <w:r>
              <w:rPr>
                <w:noProof/>
                <w:webHidden/>
              </w:rPr>
              <w:fldChar w:fldCharType="begin"/>
            </w:r>
            <w:r>
              <w:rPr>
                <w:noProof/>
                <w:webHidden/>
              </w:rPr>
              <w:instrText xml:space="preserve"> PAGEREF _Toc187403465 \h </w:instrText>
            </w:r>
            <w:r>
              <w:rPr>
                <w:noProof/>
                <w:webHidden/>
              </w:rPr>
            </w:r>
            <w:r>
              <w:rPr>
                <w:noProof/>
                <w:webHidden/>
              </w:rPr>
              <w:fldChar w:fldCharType="separate"/>
            </w:r>
            <w:r>
              <w:rPr>
                <w:noProof/>
                <w:webHidden/>
              </w:rPr>
              <w:t>21</w:t>
            </w:r>
            <w:r>
              <w:rPr>
                <w:noProof/>
                <w:webHidden/>
              </w:rPr>
              <w:fldChar w:fldCharType="end"/>
            </w:r>
          </w:hyperlink>
        </w:p>
        <w:p w14:paraId="3D0DC90C" w14:textId="6B56F918"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6" w:history="1">
            <w:r w:rsidRPr="00D83270">
              <w:rPr>
                <w:rStyle w:val="Hyperlink"/>
                <w:noProof/>
              </w:rPr>
              <w:t>7.2.4</w:t>
            </w:r>
            <w:r>
              <w:rPr>
                <w:noProof/>
                <w:kern w:val="2"/>
                <w:sz w:val="24"/>
                <w:szCs w:val="24"/>
                <w:lang w:val="en-BE" w:eastAsia="en-BE"/>
                <w14:ligatures w14:val="standardContextual"/>
              </w:rPr>
              <w:tab/>
            </w:r>
            <w:r w:rsidRPr="00D83270">
              <w:rPr>
                <w:rStyle w:val="Hyperlink"/>
                <w:noProof/>
              </w:rPr>
              <w:t>Testing</w:t>
            </w:r>
            <w:r>
              <w:rPr>
                <w:noProof/>
                <w:webHidden/>
              </w:rPr>
              <w:tab/>
            </w:r>
            <w:r>
              <w:rPr>
                <w:noProof/>
                <w:webHidden/>
              </w:rPr>
              <w:fldChar w:fldCharType="begin"/>
            </w:r>
            <w:r>
              <w:rPr>
                <w:noProof/>
                <w:webHidden/>
              </w:rPr>
              <w:instrText xml:space="preserve"> PAGEREF _Toc187403466 \h </w:instrText>
            </w:r>
            <w:r>
              <w:rPr>
                <w:noProof/>
                <w:webHidden/>
              </w:rPr>
            </w:r>
            <w:r>
              <w:rPr>
                <w:noProof/>
                <w:webHidden/>
              </w:rPr>
              <w:fldChar w:fldCharType="separate"/>
            </w:r>
            <w:r>
              <w:rPr>
                <w:noProof/>
                <w:webHidden/>
              </w:rPr>
              <w:t>21</w:t>
            </w:r>
            <w:r>
              <w:rPr>
                <w:noProof/>
                <w:webHidden/>
              </w:rPr>
              <w:fldChar w:fldCharType="end"/>
            </w:r>
          </w:hyperlink>
        </w:p>
        <w:p w14:paraId="54E6B5C3" w14:textId="456D0472"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7" w:history="1">
            <w:r w:rsidRPr="00D83270">
              <w:rPr>
                <w:rStyle w:val="Hyperlink"/>
                <w:noProof/>
              </w:rPr>
              <w:t>7.2.5</w:t>
            </w:r>
            <w:r>
              <w:rPr>
                <w:noProof/>
                <w:kern w:val="2"/>
                <w:sz w:val="24"/>
                <w:szCs w:val="24"/>
                <w:lang w:val="en-BE" w:eastAsia="en-BE"/>
                <w14:ligatures w14:val="standardContextual"/>
              </w:rPr>
              <w:tab/>
            </w:r>
            <w:r w:rsidRPr="00D83270">
              <w:rPr>
                <w:rStyle w:val="Hyperlink"/>
                <w:noProof/>
              </w:rPr>
              <w:t>Results</w:t>
            </w:r>
            <w:r>
              <w:rPr>
                <w:noProof/>
                <w:webHidden/>
              </w:rPr>
              <w:tab/>
            </w:r>
            <w:r>
              <w:rPr>
                <w:noProof/>
                <w:webHidden/>
              </w:rPr>
              <w:fldChar w:fldCharType="begin"/>
            </w:r>
            <w:r>
              <w:rPr>
                <w:noProof/>
                <w:webHidden/>
              </w:rPr>
              <w:instrText xml:space="preserve"> PAGEREF _Toc187403467 \h </w:instrText>
            </w:r>
            <w:r>
              <w:rPr>
                <w:noProof/>
                <w:webHidden/>
              </w:rPr>
            </w:r>
            <w:r>
              <w:rPr>
                <w:noProof/>
                <w:webHidden/>
              </w:rPr>
              <w:fldChar w:fldCharType="separate"/>
            </w:r>
            <w:r>
              <w:rPr>
                <w:noProof/>
                <w:webHidden/>
              </w:rPr>
              <w:t>22</w:t>
            </w:r>
            <w:r>
              <w:rPr>
                <w:noProof/>
                <w:webHidden/>
              </w:rPr>
              <w:fldChar w:fldCharType="end"/>
            </w:r>
          </w:hyperlink>
        </w:p>
        <w:p w14:paraId="31D7E2F7" w14:textId="6DF48256"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68" w:history="1">
            <w:r w:rsidRPr="00D83270">
              <w:rPr>
                <w:rStyle w:val="Hyperlink"/>
                <w:noProof/>
              </w:rPr>
              <w:t>8</w:t>
            </w:r>
            <w:r>
              <w:rPr>
                <w:noProof/>
                <w:kern w:val="2"/>
                <w:sz w:val="24"/>
                <w:szCs w:val="24"/>
                <w:lang w:val="en-BE" w:eastAsia="en-BE"/>
                <w14:ligatures w14:val="standardContextual"/>
              </w:rPr>
              <w:tab/>
            </w:r>
            <w:r w:rsidRPr="00D83270">
              <w:rPr>
                <w:rStyle w:val="Hyperlink"/>
                <w:noProof/>
              </w:rPr>
              <w:t>Discussion</w:t>
            </w:r>
            <w:r>
              <w:rPr>
                <w:noProof/>
                <w:webHidden/>
              </w:rPr>
              <w:tab/>
            </w:r>
            <w:r>
              <w:rPr>
                <w:noProof/>
                <w:webHidden/>
              </w:rPr>
              <w:fldChar w:fldCharType="begin"/>
            </w:r>
            <w:r>
              <w:rPr>
                <w:noProof/>
                <w:webHidden/>
              </w:rPr>
              <w:instrText xml:space="preserve"> PAGEREF _Toc187403468 \h </w:instrText>
            </w:r>
            <w:r>
              <w:rPr>
                <w:noProof/>
                <w:webHidden/>
              </w:rPr>
            </w:r>
            <w:r>
              <w:rPr>
                <w:noProof/>
                <w:webHidden/>
              </w:rPr>
              <w:fldChar w:fldCharType="separate"/>
            </w:r>
            <w:r>
              <w:rPr>
                <w:noProof/>
                <w:webHidden/>
              </w:rPr>
              <w:t>25</w:t>
            </w:r>
            <w:r>
              <w:rPr>
                <w:noProof/>
                <w:webHidden/>
              </w:rPr>
              <w:fldChar w:fldCharType="end"/>
            </w:r>
          </w:hyperlink>
        </w:p>
        <w:p w14:paraId="422AF180" w14:textId="5FD1189B"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69" w:history="1">
            <w:r w:rsidRPr="00D83270">
              <w:rPr>
                <w:rStyle w:val="Hyperlink"/>
                <w:noProof/>
              </w:rPr>
              <w:t>9</w:t>
            </w:r>
            <w:r>
              <w:rPr>
                <w:noProof/>
                <w:kern w:val="2"/>
                <w:sz w:val="24"/>
                <w:szCs w:val="24"/>
                <w:lang w:val="en-BE" w:eastAsia="en-BE"/>
                <w14:ligatures w14:val="standardContextual"/>
              </w:rPr>
              <w:tab/>
            </w:r>
            <w:r w:rsidRPr="00D83270">
              <w:rPr>
                <w:rStyle w:val="Hyperlink"/>
                <w:noProof/>
              </w:rPr>
              <w:t>Conclusion &amp; Future Work</w:t>
            </w:r>
            <w:r>
              <w:rPr>
                <w:noProof/>
                <w:webHidden/>
              </w:rPr>
              <w:tab/>
            </w:r>
            <w:r>
              <w:rPr>
                <w:noProof/>
                <w:webHidden/>
              </w:rPr>
              <w:fldChar w:fldCharType="begin"/>
            </w:r>
            <w:r>
              <w:rPr>
                <w:noProof/>
                <w:webHidden/>
              </w:rPr>
              <w:instrText xml:space="preserve"> PAGEREF _Toc187403469 \h </w:instrText>
            </w:r>
            <w:r>
              <w:rPr>
                <w:noProof/>
                <w:webHidden/>
              </w:rPr>
            </w:r>
            <w:r>
              <w:rPr>
                <w:noProof/>
                <w:webHidden/>
              </w:rPr>
              <w:fldChar w:fldCharType="separate"/>
            </w:r>
            <w:r>
              <w:rPr>
                <w:noProof/>
                <w:webHidden/>
              </w:rPr>
              <w:t>26</w:t>
            </w:r>
            <w:r>
              <w:rPr>
                <w:noProof/>
                <w:webHidden/>
              </w:rPr>
              <w:fldChar w:fldCharType="end"/>
            </w:r>
          </w:hyperlink>
        </w:p>
        <w:p w14:paraId="047F9831" w14:textId="7FC9A120"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0" w:history="1">
            <w:r w:rsidRPr="00D83270">
              <w:rPr>
                <w:rStyle w:val="Hyperlink"/>
                <w:noProof/>
              </w:rPr>
              <w:t>10</w:t>
            </w:r>
            <w:r>
              <w:rPr>
                <w:noProof/>
                <w:kern w:val="2"/>
                <w:sz w:val="24"/>
                <w:szCs w:val="24"/>
                <w:lang w:val="en-BE" w:eastAsia="en-BE"/>
                <w14:ligatures w14:val="standardContextual"/>
              </w:rPr>
              <w:tab/>
            </w:r>
            <w:r w:rsidRPr="00D83270">
              <w:rPr>
                <w:rStyle w:val="Hyperlink"/>
                <w:noProof/>
              </w:rPr>
              <w:t>Critical Reflection</w:t>
            </w:r>
            <w:r>
              <w:rPr>
                <w:noProof/>
                <w:webHidden/>
              </w:rPr>
              <w:tab/>
            </w:r>
            <w:r>
              <w:rPr>
                <w:noProof/>
                <w:webHidden/>
              </w:rPr>
              <w:fldChar w:fldCharType="begin"/>
            </w:r>
            <w:r>
              <w:rPr>
                <w:noProof/>
                <w:webHidden/>
              </w:rPr>
              <w:instrText xml:space="preserve"> PAGEREF _Toc187403470 \h </w:instrText>
            </w:r>
            <w:r>
              <w:rPr>
                <w:noProof/>
                <w:webHidden/>
              </w:rPr>
            </w:r>
            <w:r>
              <w:rPr>
                <w:noProof/>
                <w:webHidden/>
              </w:rPr>
              <w:fldChar w:fldCharType="separate"/>
            </w:r>
            <w:r>
              <w:rPr>
                <w:noProof/>
                <w:webHidden/>
              </w:rPr>
              <w:t>27</w:t>
            </w:r>
            <w:r>
              <w:rPr>
                <w:noProof/>
                <w:webHidden/>
              </w:rPr>
              <w:fldChar w:fldCharType="end"/>
            </w:r>
          </w:hyperlink>
        </w:p>
        <w:p w14:paraId="2DFE375D" w14:textId="6BEE3821"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1" w:history="1">
            <w:r w:rsidRPr="00D83270">
              <w:rPr>
                <w:rStyle w:val="Hyperlink"/>
                <w:noProof/>
              </w:rPr>
              <w:t>11</w:t>
            </w:r>
            <w:r>
              <w:rPr>
                <w:noProof/>
                <w:kern w:val="2"/>
                <w:sz w:val="24"/>
                <w:szCs w:val="24"/>
                <w:lang w:val="en-BE" w:eastAsia="en-BE"/>
                <w14:ligatures w14:val="standardContextual"/>
              </w:rPr>
              <w:tab/>
            </w:r>
            <w:r w:rsidRPr="00D83270">
              <w:rPr>
                <w:rStyle w:val="Hyperlink"/>
                <w:noProof/>
                <w:lang w:val="en-GB"/>
              </w:rPr>
              <w:t>References</w:t>
            </w:r>
            <w:r>
              <w:rPr>
                <w:noProof/>
                <w:webHidden/>
              </w:rPr>
              <w:tab/>
            </w:r>
            <w:r>
              <w:rPr>
                <w:noProof/>
                <w:webHidden/>
              </w:rPr>
              <w:fldChar w:fldCharType="begin"/>
            </w:r>
            <w:r>
              <w:rPr>
                <w:noProof/>
                <w:webHidden/>
              </w:rPr>
              <w:instrText xml:space="preserve"> PAGEREF _Toc187403471 \h </w:instrText>
            </w:r>
            <w:r>
              <w:rPr>
                <w:noProof/>
                <w:webHidden/>
              </w:rPr>
            </w:r>
            <w:r>
              <w:rPr>
                <w:noProof/>
                <w:webHidden/>
              </w:rPr>
              <w:fldChar w:fldCharType="separate"/>
            </w:r>
            <w:r>
              <w:rPr>
                <w:noProof/>
                <w:webHidden/>
              </w:rPr>
              <w:t>28</w:t>
            </w:r>
            <w:r>
              <w:rPr>
                <w:noProof/>
                <w:webHidden/>
              </w:rPr>
              <w:fldChar w:fldCharType="end"/>
            </w:r>
          </w:hyperlink>
        </w:p>
        <w:p w14:paraId="0C9EC108" w14:textId="073AE9D3"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2" w:history="1">
            <w:r w:rsidRPr="00D83270">
              <w:rPr>
                <w:rStyle w:val="Hyperlink"/>
                <w:noProof/>
              </w:rPr>
              <w:t>12</w:t>
            </w:r>
            <w:r>
              <w:rPr>
                <w:noProof/>
                <w:kern w:val="2"/>
                <w:sz w:val="24"/>
                <w:szCs w:val="24"/>
                <w:lang w:val="en-BE" w:eastAsia="en-BE"/>
                <w14:ligatures w14:val="standardContextual"/>
              </w:rPr>
              <w:tab/>
            </w:r>
            <w:r w:rsidRPr="00D83270">
              <w:rPr>
                <w:rStyle w:val="Hyperlink"/>
                <w:noProof/>
              </w:rPr>
              <w:t>Acknowledgements</w:t>
            </w:r>
            <w:r>
              <w:rPr>
                <w:noProof/>
                <w:webHidden/>
              </w:rPr>
              <w:tab/>
            </w:r>
            <w:r>
              <w:rPr>
                <w:noProof/>
                <w:webHidden/>
              </w:rPr>
              <w:fldChar w:fldCharType="begin"/>
            </w:r>
            <w:r>
              <w:rPr>
                <w:noProof/>
                <w:webHidden/>
              </w:rPr>
              <w:instrText xml:space="preserve"> PAGEREF _Toc187403472 \h </w:instrText>
            </w:r>
            <w:r>
              <w:rPr>
                <w:noProof/>
                <w:webHidden/>
              </w:rPr>
            </w:r>
            <w:r>
              <w:rPr>
                <w:noProof/>
                <w:webHidden/>
              </w:rPr>
              <w:fldChar w:fldCharType="separate"/>
            </w:r>
            <w:r>
              <w:rPr>
                <w:noProof/>
                <w:webHidden/>
              </w:rPr>
              <w:t>30</w:t>
            </w:r>
            <w:r>
              <w:rPr>
                <w:noProof/>
                <w:webHidden/>
              </w:rPr>
              <w:fldChar w:fldCharType="end"/>
            </w:r>
          </w:hyperlink>
        </w:p>
        <w:p w14:paraId="41600601" w14:textId="1727E05E"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3" w:history="1">
            <w:r w:rsidRPr="00D83270">
              <w:rPr>
                <w:rStyle w:val="Hyperlink"/>
                <w:noProof/>
              </w:rPr>
              <w:t>13</w:t>
            </w:r>
            <w:r>
              <w:rPr>
                <w:noProof/>
                <w:kern w:val="2"/>
                <w:sz w:val="24"/>
                <w:szCs w:val="24"/>
                <w:lang w:val="en-BE" w:eastAsia="en-BE"/>
                <w14:ligatures w14:val="standardContextual"/>
              </w:rPr>
              <w:tab/>
            </w:r>
            <w:r w:rsidRPr="00D83270">
              <w:rPr>
                <w:rStyle w:val="Hyperlink"/>
                <w:noProof/>
              </w:rPr>
              <w:t>Appendices</w:t>
            </w:r>
            <w:r>
              <w:rPr>
                <w:noProof/>
                <w:webHidden/>
              </w:rPr>
              <w:tab/>
            </w:r>
            <w:r>
              <w:rPr>
                <w:noProof/>
                <w:webHidden/>
              </w:rPr>
              <w:fldChar w:fldCharType="begin"/>
            </w:r>
            <w:r>
              <w:rPr>
                <w:noProof/>
                <w:webHidden/>
              </w:rPr>
              <w:instrText xml:space="preserve"> PAGEREF _Toc187403473 \h </w:instrText>
            </w:r>
            <w:r>
              <w:rPr>
                <w:noProof/>
                <w:webHidden/>
              </w:rPr>
            </w:r>
            <w:r>
              <w:rPr>
                <w:noProof/>
                <w:webHidden/>
              </w:rPr>
              <w:fldChar w:fldCharType="separate"/>
            </w:r>
            <w:r>
              <w:rPr>
                <w:noProof/>
                <w:webHidden/>
              </w:rPr>
              <w:t>31</w:t>
            </w:r>
            <w:r>
              <w:rPr>
                <w:noProof/>
                <w:webHidden/>
              </w:rPr>
              <w:fldChar w:fldCharType="end"/>
            </w:r>
          </w:hyperlink>
        </w:p>
        <w:p w14:paraId="06805F43" w14:textId="1BD333C0" w:rsidR="000D5C84" w:rsidRDefault="000D5C84" w:rsidP="00BC32BC">
          <w:pPr>
            <w:jc w:val="both"/>
          </w:pPr>
          <w:r>
            <w:rPr>
              <w:b/>
              <w:bCs/>
              <w:noProof/>
            </w:rPr>
            <w:fldChar w:fldCharType="end"/>
          </w:r>
        </w:p>
      </w:sdtContent>
    </w:sdt>
    <w:p w14:paraId="04A4335A" w14:textId="2CC6A041" w:rsidR="00675065" w:rsidRDefault="000D5C84" w:rsidP="00152285">
      <w:pPr>
        <w:pStyle w:val="Heading1"/>
      </w:pPr>
      <w:bookmarkStart w:id="1" w:name="_Toc187403443"/>
      <w:r w:rsidRPr="003C4C6D">
        <w:lastRenderedPageBreak/>
        <w:t>Abstract</w:t>
      </w:r>
      <w:bookmarkEnd w:id="1"/>
    </w:p>
    <w:p w14:paraId="3B0E40E0" w14:textId="77777777" w:rsidR="00ED39B9" w:rsidRDefault="00ED39B9" w:rsidP="00BC32BC">
      <w:pPr>
        <w:jc w:val="both"/>
      </w:pPr>
    </w:p>
    <w:p w14:paraId="33210EB2" w14:textId="6999212F" w:rsidR="00BA2966" w:rsidRDefault="00B16263" w:rsidP="00BC32BC">
      <w:pPr>
        <w:jc w:val="both"/>
      </w:pPr>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21D576CD" w:rsidR="00B06F10" w:rsidRDefault="00321053" w:rsidP="00BC32BC">
      <w:pPr>
        <w:jc w:val="both"/>
      </w:pPr>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299021A0" w14:textId="77777777" w:rsidR="00556ABC" w:rsidRDefault="00330330" w:rsidP="00BC32BC">
      <w:pPr>
        <w:jc w:val="both"/>
      </w:pPr>
      <w:r>
        <w:t>All tests were executed in static scenes and construction of the structures happened at the start of the application, in future work this should be tested for dynamic scenes and reconstruction should be tested at run time</w:t>
      </w:r>
      <w:r w:rsidR="002C1DB9">
        <w:t>.</w:t>
      </w:r>
    </w:p>
    <w:p w14:paraId="45D2D19F" w14:textId="2D7BA193" w:rsidR="00556ABC" w:rsidRPr="00556ABC" w:rsidRDefault="00C464F3" w:rsidP="00620084">
      <w:pPr>
        <w:pStyle w:val="Heading1"/>
        <w:rPr>
          <w:rFonts w:asciiTheme="majorHAnsi" w:eastAsiaTheme="majorEastAsia" w:hAnsiTheme="majorHAnsi" w:cstheme="majorBidi"/>
          <w:color w:val="1F4E79" w:themeColor="accent1" w:themeShade="80"/>
          <w:sz w:val="36"/>
          <w:szCs w:val="36"/>
        </w:rPr>
      </w:pPr>
      <w:bookmarkStart w:id="2" w:name="_Toc187403444"/>
      <w:r>
        <w:t>Ab</w:t>
      </w:r>
      <w:r w:rsidR="00D37AAD">
        <w:t>b</w:t>
      </w:r>
      <w:r>
        <w:t>r</w:t>
      </w:r>
      <w:r w:rsidR="007354E7">
        <w:t>eviations</w:t>
      </w:r>
      <w:bookmarkEnd w:id="2"/>
    </w:p>
    <w:p w14:paraId="057F0703" w14:textId="77777777" w:rsidR="0094106D" w:rsidRDefault="0094106D" w:rsidP="00556ABC"/>
    <w:tbl>
      <w:tblPr>
        <w:tblStyle w:val="TableGrid"/>
        <w:tblW w:w="0" w:type="auto"/>
        <w:tblLook w:val="04A0" w:firstRow="1" w:lastRow="0" w:firstColumn="1" w:lastColumn="0" w:noHBand="0" w:noVBand="1"/>
      </w:tblPr>
      <w:tblGrid>
        <w:gridCol w:w="4675"/>
        <w:gridCol w:w="4675"/>
      </w:tblGrid>
      <w:tr w:rsidR="0094106D" w14:paraId="48EDB170" w14:textId="77777777" w:rsidTr="0094106D">
        <w:tc>
          <w:tcPr>
            <w:tcW w:w="4675" w:type="dxa"/>
          </w:tcPr>
          <w:p w14:paraId="66EF867D" w14:textId="75908BEA" w:rsidR="0094106D" w:rsidRDefault="0094106D" w:rsidP="00556ABC">
            <w:r>
              <w:t>SDF</w:t>
            </w:r>
          </w:p>
        </w:tc>
        <w:tc>
          <w:tcPr>
            <w:tcW w:w="4675" w:type="dxa"/>
          </w:tcPr>
          <w:p w14:paraId="0E074BA5" w14:textId="262BC059" w:rsidR="0094106D" w:rsidRDefault="007C31A1" w:rsidP="00556ABC">
            <w:r>
              <w:t>Signed Distance Field</w:t>
            </w:r>
          </w:p>
        </w:tc>
      </w:tr>
      <w:tr w:rsidR="0094106D" w14:paraId="6EAF2F46" w14:textId="77777777" w:rsidTr="0094106D">
        <w:tc>
          <w:tcPr>
            <w:tcW w:w="4675" w:type="dxa"/>
          </w:tcPr>
          <w:p w14:paraId="61BCEDE0" w14:textId="4E732FC8" w:rsidR="0094106D" w:rsidRDefault="00F135AB" w:rsidP="00556ABC">
            <w:r>
              <w:t>AABB</w:t>
            </w:r>
          </w:p>
        </w:tc>
        <w:tc>
          <w:tcPr>
            <w:tcW w:w="4675" w:type="dxa"/>
          </w:tcPr>
          <w:p w14:paraId="27FEA290" w14:textId="36EC573C" w:rsidR="0094106D" w:rsidRDefault="007C31A1" w:rsidP="00556ABC">
            <w:r>
              <w:t>Axis Aligned Bounding Box</w:t>
            </w:r>
          </w:p>
        </w:tc>
      </w:tr>
      <w:tr w:rsidR="0094106D" w14:paraId="752AD8C8" w14:textId="77777777" w:rsidTr="0094106D">
        <w:tc>
          <w:tcPr>
            <w:tcW w:w="4675" w:type="dxa"/>
          </w:tcPr>
          <w:p w14:paraId="51B57CC6" w14:textId="6A14FF50" w:rsidR="0094106D" w:rsidRDefault="00F135AB" w:rsidP="00556ABC">
            <w:r>
              <w:t>BVHTree</w:t>
            </w:r>
          </w:p>
        </w:tc>
        <w:tc>
          <w:tcPr>
            <w:tcW w:w="4675" w:type="dxa"/>
          </w:tcPr>
          <w:p w14:paraId="3A80AAF2" w14:textId="22064675" w:rsidR="0094106D" w:rsidRDefault="007C31A1" w:rsidP="00556ABC">
            <w:r>
              <w:t>Bounding Volume Hierarchy Tree</w:t>
            </w:r>
          </w:p>
        </w:tc>
      </w:tr>
    </w:tbl>
    <w:p w14:paraId="29F42584" w14:textId="59A4DF31"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jc w:val="both"/>
      </w:pPr>
      <w:bookmarkStart w:id="3" w:name="_Toc187403446"/>
      <w:r>
        <w:lastRenderedPageBreak/>
        <w:t>List of Figures</w:t>
      </w:r>
      <w:bookmarkEnd w:id="3"/>
    </w:p>
    <w:p w14:paraId="7A1D490F" w14:textId="77777777" w:rsidR="003B2E51" w:rsidRDefault="003B2E51">
      <w:pPr>
        <w:pStyle w:val="TableofFigures"/>
        <w:tabs>
          <w:tab w:val="right" w:leader="dot" w:pos="9350"/>
        </w:tabs>
      </w:pPr>
    </w:p>
    <w:p w14:paraId="3605C536" w14:textId="245CE43D" w:rsidR="002D1C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409094" w:history="1">
        <w:r w:rsidR="002D1CD1" w:rsidRPr="003C2684">
          <w:rPr>
            <w:rStyle w:val="Hyperlink"/>
            <w:noProof/>
          </w:rPr>
          <w:t>Figure 1: Example of a triangle mesh</w:t>
        </w:r>
        <w:r w:rsidR="002D1CD1">
          <w:rPr>
            <w:noProof/>
            <w:webHidden/>
          </w:rPr>
          <w:tab/>
        </w:r>
        <w:r w:rsidR="002D1CD1">
          <w:rPr>
            <w:noProof/>
            <w:webHidden/>
          </w:rPr>
          <w:fldChar w:fldCharType="begin"/>
        </w:r>
        <w:r w:rsidR="002D1CD1">
          <w:rPr>
            <w:noProof/>
            <w:webHidden/>
          </w:rPr>
          <w:instrText xml:space="preserve"> PAGEREF _Toc187409094 \h </w:instrText>
        </w:r>
        <w:r w:rsidR="002D1CD1">
          <w:rPr>
            <w:noProof/>
            <w:webHidden/>
          </w:rPr>
        </w:r>
        <w:r w:rsidR="002D1CD1">
          <w:rPr>
            <w:noProof/>
            <w:webHidden/>
          </w:rPr>
          <w:fldChar w:fldCharType="separate"/>
        </w:r>
        <w:r w:rsidR="002D1CD1">
          <w:rPr>
            <w:noProof/>
            <w:webHidden/>
          </w:rPr>
          <w:t>7</w:t>
        </w:r>
        <w:r w:rsidR="002D1CD1">
          <w:rPr>
            <w:noProof/>
            <w:webHidden/>
          </w:rPr>
          <w:fldChar w:fldCharType="end"/>
        </w:r>
      </w:hyperlink>
    </w:p>
    <w:p w14:paraId="166B8814" w14:textId="6F0F290F" w:rsidR="002D1CD1" w:rsidRDefault="002D1CD1">
      <w:pPr>
        <w:pStyle w:val="TableofFigures"/>
        <w:tabs>
          <w:tab w:val="right" w:leader="dot" w:pos="9350"/>
        </w:tabs>
        <w:rPr>
          <w:noProof/>
          <w:kern w:val="2"/>
          <w:sz w:val="24"/>
          <w:szCs w:val="24"/>
          <w:lang w:val="en-BE" w:eastAsia="en-BE"/>
          <w14:ligatures w14:val="standardContextual"/>
        </w:rPr>
      </w:pPr>
      <w:hyperlink w:anchor="_Toc187409095" w:history="1">
        <w:r w:rsidRPr="003C2684">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409095 \h </w:instrText>
        </w:r>
        <w:r>
          <w:rPr>
            <w:noProof/>
            <w:webHidden/>
          </w:rPr>
        </w:r>
        <w:r>
          <w:rPr>
            <w:noProof/>
            <w:webHidden/>
          </w:rPr>
          <w:fldChar w:fldCharType="separate"/>
        </w:r>
        <w:r>
          <w:rPr>
            <w:noProof/>
            <w:webHidden/>
          </w:rPr>
          <w:t>7</w:t>
        </w:r>
        <w:r>
          <w:rPr>
            <w:noProof/>
            <w:webHidden/>
          </w:rPr>
          <w:fldChar w:fldCharType="end"/>
        </w:r>
      </w:hyperlink>
    </w:p>
    <w:p w14:paraId="36502A7A" w14:textId="7BDE6EA2" w:rsidR="002D1CD1" w:rsidRDefault="002D1CD1">
      <w:pPr>
        <w:pStyle w:val="TableofFigures"/>
        <w:tabs>
          <w:tab w:val="right" w:leader="dot" w:pos="9350"/>
        </w:tabs>
        <w:rPr>
          <w:noProof/>
          <w:kern w:val="2"/>
          <w:sz w:val="24"/>
          <w:szCs w:val="24"/>
          <w:lang w:val="en-BE" w:eastAsia="en-BE"/>
          <w14:ligatures w14:val="standardContextual"/>
        </w:rPr>
      </w:pPr>
      <w:hyperlink w:anchor="_Toc187409096" w:history="1">
        <w:r w:rsidRPr="003C2684">
          <w:rPr>
            <w:rStyle w:val="Hyperlink"/>
            <w:noProof/>
          </w:rPr>
          <w:t>Figure 3: AABB for a single triangle</w:t>
        </w:r>
        <w:r>
          <w:rPr>
            <w:noProof/>
            <w:webHidden/>
          </w:rPr>
          <w:tab/>
        </w:r>
        <w:r>
          <w:rPr>
            <w:noProof/>
            <w:webHidden/>
          </w:rPr>
          <w:fldChar w:fldCharType="begin"/>
        </w:r>
        <w:r>
          <w:rPr>
            <w:noProof/>
            <w:webHidden/>
          </w:rPr>
          <w:instrText xml:space="preserve"> PAGEREF _Toc187409096 \h </w:instrText>
        </w:r>
        <w:r>
          <w:rPr>
            <w:noProof/>
            <w:webHidden/>
          </w:rPr>
        </w:r>
        <w:r>
          <w:rPr>
            <w:noProof/>
            <w:webHidden/>
          </w:rPr>
          <w:fldChar w:fldCharType="separate"/>
        </w:r>
        <w:r>
          <w:rPr>
            <w:noProof/>
            <w:webHidden/>
          </w:rPr>
          <w:t>8</w:t>
        </w:r>
        <w:r>
          <w:rPr>
            <w:noProof/>
            <w:webHidden/>
          </w:rPr>
          <w:fldChar w:fldCharType="end"/>
        </w:r>
      </w:hyperlink>
    </w:p>
    <w:p w14:paraId="3C7A618A" w14:textId="6FB2DC9C" w:rsidR="002D1CD1" w:rsidRDefault="002D1CD1">
      <w:pPr>
        <w:pStyle w:val="TableofFigures"/>
        <w:tabs>
          <w:tab w:val="right" w:leader="dot" w:pos="9350"/>
        </w:tabs>
        <w:rPr>
          <w:noProof/>
          <w:kern w:val="2"/>
          <w:sz w:val="24"/>
          <w:szCs w:val="24"/>
          <w:lang w:val="en-BE" w:eastAsia="en-BE"/>
          <w14:ligatures w14:val="standardContextual"/>
        </w:rPr>
      </w:pPr>
      <w:hyperlink w:anchor="_Toc187409097" w:history="1">
        <w:r w:rsidRPr="003C2684">
          <w:rPr>
            <w:rStyle w:val="Hyperlink"/>
            <w:noProof/>
          </w:rPr>
          <w:t xml:space="preserve">Figure 4: Complex mesh with BVH applied </w:t>
        </w:r>
        <w:r w:rsidRPr="003C2684">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409097 \h </w:instrText>
        </w:r>
        <w:r>
          <w:rPr>
            <w:noProof/>
            <w:webHidden/>
          </w:rPr>
        </w:r>
        <w:r>
          <w:rPr>
            <w:noProof/>
            <w:webHidden/>
          </w:rPr>
          <w:fldChar w:fldCharType="separate"/>
        </w:r>
        <w:r>
          <w:rPr>
            <w:noProof/>
            <w:webHidden/>
          </w:rPr>
          <w:t>9</w:t>
        </w:r>
        <w:r>
          <w:rPr>
            <w:noProof/>
            <w:webHidden/>
          </w:rPr>
          <w:fldChar w:fldCharType="end"/>
        </w:r>
      </w:hyperlink>
    </w:p>
    <w:p w14:paraId="3DFCAF18" w14:textId="0DAC1CF8" w:rsidR="002D1CD1" w:rsidRDefault="002D1CD1">
      <w:pPr>
        <w:pStyle w:val="TableofFigures"/>
        <w:tabs>
          <w:tab w:val="right" w:leader="dot" w:pos="9350"/>
        </w:tabs>
        <w:rPr>
          <w:noProof/>
          <w:kern w:val="2"/>
          <w:sz w:val="24"/>
          <w:szCs w:val="24"/>
          <w:lang w:val="en-BE" w:eastAsia="en-BE"/>
          <w14:ligatures w14:val="standardContextual"/>
        </w:rPr>
      </w:pPr>
      <w:hyperlink w:anchor="_Toc187409098" w:history="1">
        <w:r w:rsidRPr="003C2684">
          <w:rPr>
            <w:rStyle w:val="Hyperlink"/>
            <w:noProof/>
          </w:rPr>
          <w:t xml:space="preserve">Figure 5: Tree structure for BVH </w:t>
        </w:r>
        <w:r w:rsidRPr="003C2684">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409098 \h </w:instrText>
        </w:r>
        <w:r>
          <w:rPr>
            <w:noProof/>
            <w:webHidden/>
          </w:rPr>
        </w:r>
        <w:r>
          <w:rPr>
            <w:noProof/>
            <w:webHidden/>
          </w:rPr>
          <w:fldChar w:fldCharType="separate"/>
        </w:r>
        <w:r>
          <w:rPr>
            <w:noProof/>
            <w:webHidden/>
          </w:rPr>
          <w:t>9</w:t>
        </w:r>
        <w:r>
          <w:rPr>
            <w:noProof/>
            <w:webHidden/>
          </w:rPr>
          <w:fldChar w:fldCharType="end"/>
        </w:r>
      </w:hyperlink>
    </w:p>
    <w:p w14:paraId="21D5FBE5" w14:textId="473CC333" w:rsidR="002D1CD1" w:rsidRDefault="002D1CD1">
      <w:pPr>
        <w:pStyle w:val="TableofFigures"/>
        <w:tabs>
          <w:tab w:val="right" w:leader="dot" w:pos="9350"/>
        </w:tabs>
        <w:rPr>
          <w:noProof/>
          <w:kern w:val="2"/>
          <w:sz w:val="24"/>
          <w:szCs w:val="24"/>
          <w:lang w:val="en-BE" w:eastAsia="en-BE"/>
          <w14:ligatures w14:val="standardContextual"/>
        </w:rPr>
      </w:pPr>
      <w:hyperlink w:anchor="_Toc187409099" w:history="1">
        <w:r w:rsidRPr="003C2684">
          <w:rPr>
            <w:rStyle w:val="Hyperlink"/>
            <w:noProof/>
          </w:rPr>
          <w:t xml:space="preserve">Figure 6: Example of SDF output </w:t>
        </w:r>
        <w:r w:rsidRPr="003C2684">
          <w:rPr>
            <w:rStyle w:val="Hyperlink"/>
            <w:rFonts w:ascii="Calibri" w:hAnsi="Calibri" w:cs="Calibri"/>
            <w:noProof/>
          </w:rPr>
          <w:t>(</w:t>
        </w:r>
        <w:r w:rsidRPr="003C2684">
          <w:rPr>
            <w:rStyle w:val="Hyperlink"/>
            <w:rFonts w:ascii="Calibri" w:hAnsi="Calibri" w:cs="Calibri"/>
            <w:i/>
            <w:iCs/>
            <w:noProof/>
          </w:rPr>
          <w:t>Figure 3</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099 \h </w:instrText>
        </w:r>
        <w:r>
          <w:rPr>
            <w:noProof/>
            <w:webHidden/>
          </w:rPr>
        </w:r>
        <w:r>
          <w:rPr>
            <w:noProof/>
            <w:webHidden/>
          </w:rPr>
          <w:fldChar w:fldCharType="separate"/>
        </w:r>
        <w:r>
          <w:rPr>
            <w:noProof/>
            <w:webHidden/>
          </w:rPr>
          <w:t>10</w:t>
        </w:r>
        <w:r>
          <w:rPr>
            <w:noProof/>
            <w:webHidden/>
          </w:rPr>
          <w:fldChar w:fldCharType="end"/>
        </w:r>
      </w:hyperlink>
    </w:p>
    <w:p w14:paraId="292D414E" w14:textId="24F4A013" w:rsidR="002D1CD1" w:rsidRDefault="002D1CD1">
      <w:pPr>
        <w:pStyle w:val="TableofFigures"/>
        <w:tabs>
          <w:tab w:val="right" w:leader="dot" w:pos="9350"/>
        </w:tabs>
        <w:rPr>
          <w:noProof/>
          <w:kern w:val="2"/>
          <w:sz w:val="24"/>
          <w:szCs w:val="24"/>
          <w:lang w:val="en-BE" w:eastAsia="en-BE"/>
          <w14:ligatures w14:val="standardContextual"/>
        </w:rPr>
      </w:pPr>
      <w:hyperlink w:anchor="_Toc187409100" w:history="1">
        <w:r w:rsidRPr="003C2684">
          <w:rPr>
            <w:rStyle w:val="Hyperlink"/>
            <w:noProof/>
          </w:rPr>
          <w:t xml:space="preserve">Figure 7: Ray marching missing a surface </w:t>
        </w:r>
        <w:r w:rsidRPr="003C2684">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409100 \h </w:instrText>
        </w:r>
        <w:r>
          <w:rPr>
            <w:noProof/>
            <w:webHidden/>
          </w:rPr>
        </w:r>
        <w:r>
          <w:rPr>
            <w:noProof/>
            <w:webHidden/>
          </w:rPr>
          <w:fldChar w:fldCharType="separate"/>
        </w:r>
        <w:r>
          <w:rPr>
            <w:noProof/>
            <w:webHidden/>
          </w:rPr>
          <w:t>11</w:t>
        </w:r>
        <w:r>
          <w:rPr>
            <w:noProof/>
            <w:webHidden/>
          </w:rPr>
          <w:fldChar w:fldCharType="end"/>
        </w:r>
      </w:hyperlink>
    </w:p>
    <w:p w14:paraId="482F2141" w14:textId="1DA8EE37" w:rsidR="002D1CD1" w:rsidRDefault="002D1CD1">
      <w:pPr>
        <w:pStyle w:val="TableofFigures"/>
        <w:tabs>
          <w:tab w:val="right" w:leader="dot" w:pos="9350"/>
        </w:tabs>
        <w:rPr>
          <w:noProof/>
          <w:kern w:val="2"/>
          <w:sz w:val="24"/>
          <w:szCs w:val="24"/>
          <w:lang w:val="en-BE" w:eastAsia="en-BE"/>
          <w14:ligatures w14:val="standardContextual"/>
        </w:rPr>
      </w:pPr>
      <w:hyperlink w:anchor="_Toc187409101" w:history="1">
        <w:r w:rsidRPr="003C2684">
          <w:rPr>
            <w:rStyle w:val="Hyperlink"/>
            <w:noProof/>
          </w:rPr>
          <w:t xml:space="preserve">Figure 8: Example of both scenarios when raymarching </w:t>
        </w:r>
        <w:r w:rsidRPr="003C2684">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409101 \h </w:instrText>
        </w:r>
        <w:r>
          <w:rPr>
            <w:noProof/>
            <w:webHidden/>
          </w:rPr>
        </w:r>
        <w:r>
          <w:rPr>
            <w:noProof/>
            <w:webHidden/>
          </w:rPr>
          <w:fldChar w:fldCharType="separate"/>
        </w:r>
        <w:r>
          <w:rPr>
            <w:noProof/>
            <w:webHidden/>
          </w:rPr>
          <w:t>11</w:t>
        </w:r>
        <w:r>
          <w:rPr>
            <w:noProof/>
            <w:webHidden/>
          </w:rPr>
          <w:fldChar w:fldCharType="end"/>
        </w:r>
      </w:hyperlink>
    </w:p>
    <w:p w14:paraId="531BA53C" w14:textId="77C660B4" w:rsidR="002D1CD1" w:rsidRDefault="002D1CD1">
      <w:pPr>
        <w:pStyle w:val="TableofFigures"/>
        <w:tabs>
          <w:tab w:val="right" w:leader="dot" w:pos="9350"/>
        </w:tabs>
        <w:rPr>
          <w:noProof/>
          <w:kern w:val="2"/>
          <w:sz w:val="24"/>
          <w:szCs w:val="24"/>
          <w:lang w:val="en-BE" w:eastAsia="en-BE"/>
          <w14:ligatures w14:val="standardContextual"/>
        </w:rPr>
      </w:pPr>
      <w:hyperlink w:anchor="_Toc187409102" w:history="1">
        <w:r w:rsidRPr="003C2684">
          <w:rPr>
            <w:rStyle w:val="Hyperlink"/>
            <w:noProof/>
          </w:rPr>
          <w:t>Figure 9: Link SDF in experiment</w:t>
        </w:r>
        <w:r>
          <w:rPr>
            <w:noProof/>
            <w:webHidden/>
          </w:rPr>
          <w:tab/>
        </w:r>
        <w:r>
          <w:rPr>
            <w:noProof/>
            <w:webHidden/>
          </w:rPr>
          <w:fldChar w:fldCharType="begin"/>
        </w:r>
        <w:r>
          <w:rPr>
            <w:noProof/>
            <w:webHidden/>
          </w:rPr>
          <w:instrText xml:space="preserve"> PAGEREF _Toc187409102 \h </w:instrText>
        </w:r>
        <w:r>
          <w:rPr>
            <w:noProof/>
            <w:webHidden/>
          </w:rPr>
        </w:r>
        <w:r>
          <w:rPr>
            <w:noProof/>
            <w:webHidden/>
          </w:rPr>
          <w:fldChar w:fldCharType="separate"/>
        </w:r>
        <w:r>
          <w:rPr>
            <w:noProof/>
            <w:webHidden/>
          </w:rPr>
          <w:t>17</w:t>
        </w:r>
        <w:r>
          <w:rPr>
            <w:noProof/>
            <w:webHidden/>
          </w:rPr>
          <w:fldChar w:fldCharType="end"/>
        </w:r>
      </w:hyperlink>
    </w:p>
    <w:p w14:paraId="669EDAD7" w14:textId="5233B69F" w:rsidR="002D1CD1" w:rsidRDefault="002D1CD1">
      <w:pPr>
        <w:pStyle w:val="TableofFigures"/>
        <w:tabs>
          <w:tab w:val="right" w:leader="dot" w:pos="9350"/>
        </w:tabs>
        <w:rPr>
          <w:noProof/>
          <w:kern w:val="2"/>
          <w:sz w:val="24"/>
          <w:szCs w:val="24"/>
          <w:lang w:val="en-BE" w:eastAsia="en-BE"/>
          <w14:ligatures w14:val="standardContextual"/>
        </w:rPr>
      </w:pPr>
      <w:hyperlink w:anchor="_Toc187409103" w:history="1">
        <w:r w:rsidRPr="003C2684">
          <w:rPr>
            <w:rStyle w:val="Hyperlink"/>
            <w:noProof/>
          </w:rPr>
          <w:t>Figure 10: Pyramid SDF in experiment</w:t>
        </w:r>
        <w:r>
          <w:rPr>
            <w:noProof/>
            <w:webHidden/>
          </w:rPr>
          <w:tab/>
        </w:r>
        <w:r>
          <w:rPr>
            <w:noProof/>
            <w:webHidden/>
          </w:rPr>
          <w:fldChar w:fldCharType="begin"/>
        </w:r>
        <w:r>
          <w:rPr>
            <w:noProof/>
            <w:webHidden/>
          </w:rPr>
          <w:instrText xml:space="preserve"> PAGEREF _Toc187409103 \h </w:instrText>
        </w:r>
        <w:r>
          <w:rPr>
            <w:noProof/>
            <w:webHidden/>
          </w:rPr>
        </w:r>
        <w:r>
          <w:rPr>
            <w:noProof/>
            <w:webHidden/>
          </w:rPr>
          <w:fldChar w:fldCharType="separate"/>
        </w:r>
        <w:r>
          <w:rPr>
            <w:noProof/>
            <w:webHidden/>
          </w:rPr>
          <w:t>18</w:t>
        </w:r>
        <w:r>
          <w:rPr>
            <w:noProof/>
            <w:webHidden/>
          </w:rPr>
          <w:fldChar w:fldCharType="end"/>
        </w:r>
      </w:hyperlink>
    </w:p>
    <w:p w14:paraId="773E6775" w14:textId="5A8A9621" w:rsidR="002D1CD1" w:rsidRDefault="002D1CD1">
      <w:pPr>
        <w:pStyle w:val="TableofFigures"/>
        <w:tabs>
          <w:tab w:val="right" w:leader="dot" w:pos="9350"/>
        </w:tabs>
        <w:rPr>
          <w:noProof/>
          <w:kern w:val="2"/>
          <w:sz w:val="24"/>
          <w:szCs w:val="24"/>
          <w:lang w:val="en-BE" w:eastAsia="en-BE"/>
          <w14:ligatures w14:val="standardContextual"/>
        </w:rPr>
      </w:pPr>
      <w:hyperlink w:anchor="_Toc187409104" w:history="1">
        <w:r w:rsidRPr="003C2684">
          <w:rPr>
            <w:rStyle w:val="Hyperlink"/>
            <w:noProof/>
          </w:rPr>
          <w:t>Figure 11: Mandel Bulb SDF in experiment</w:t>
        </w:r>
        <w:r>
          <w:rPr>
            <w:noProof/>
            <w:webHidden/>
          </w:rPr>
          <w:tab/>
        </w:r>
        <w:r>
          <w:rPr>
            <w:noProof/>
            <w:webHidden/>
          </w:rPr>
          <w:fldChar w:fldCharType="begin"/>
        </w:r>
        <w:r>
          <w:rPr>
            <w:noProof/>
            <w:webHidden/>
          </w:rPr>
          <w:instrText xml:space="preserve"> PAGEREF _Toc187409104 \h </w:instrText>
        </w:r>
        <w:r>
          <w:rPr>
            <w:noProof/>
            <w:webHidden/>
          </w:rPr>
        </w:r>
        <w:r>
          <w:rPr>
            <w:noProof/>
            <w:webHidden/>
          </w:rPr>
          <w:fldChar w:fldCharType="separate"/>
        </w:r>
        <w:r>
          <w:rPr>
            <w:noProof/>
            <w:webHidden/>
          </w:rPr>
          <w:t>19</w:t>
        </w:r>
        <w:r>
          <w:rPr>
            <w:noProof/>
            <w:webHidden/>
          </w:rPr>
          <w:fldChar w:fldCharType="end"/>
        </w:r>
      </w:hyperlink>
    </w:p>
    <w:p w14:paraId="3013EF49" w14:textId="401285E8" w:rsidR="002D1CD1" w:rsidRDefault="002D1CD1">
      <w:pPr>
        <w:pStyle w:val="TableofFigures"/>
        <w:tabs>
          <w:tab w:val="right" w:leader="dot" w:pos="9350"/>
        </w:tabs>
        <w:rPr>
          <w:noProof/>
          <w:kern w:val="2"/>
          <w:sz w:val="24"/>
          <w:szCs w:val="24"/>
          <w:lang w:val="en-BE" w:eastAsia="en-BE"/>
          <w14:ligatures w14:val="standardContextual"/>
        </w:rPr>
      </w:pPr>
      <w:hyperlink w:anchor="_Toc187409105" w:history="1">
        <w:r w:rsidRPr="003C2684">
          <w:rPr>
            <w:rStyle w:val="Hyperlink"/>
            <w:noProof/>
          </w:rPr>
          <w:t xml:space="preserve">Figure 12: Example of BVHTree </w:t>
        </w:r>
        <w:r w:rsidRPr="003C2684">
          <w:rPr>
            <w:rStyle w:val="Hyperlink"/>
            <w:rFonts w:ascii="Calibri" w:hAnsi="Calibri" w:cs="Calibri"/>
            <w:noProof/>
          </w:rPr>
          <w:t>(</w:t>
        </w:r>
        <w:r w:rsidRPr="003C2684">
          <w:rPr>
            <w:rStyle w:val="Hyperlink"/>
            <w:rFonts w:ascii="Calibri" w:hAnsi="Calibri" w:cs="Calibri"/>
            <w:i/>
            <w:iCs/>
            <w:noProof/>
          </w:rPr>
          <w:t>Bounding Volume Hierarchies</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105 \h </w:instrText>
        </w:r>
        <w:r>
          <w:rPr>
            <w:noProof/>
            <w:webHidden/>
          </w:rPr>
        </w:r>
        <w:r>
          <w:rPr>
            <w:noProof/>
            <w:webHidden/>
          </w:rPr>
          <w:fldChar w:fldCharType="separate"/>
        </w:r>
        <w:r>
          <w:rPr>
            <w:noProof/>
            <w:webHidden/>
          </w:rPr>
          <w:t>20</w:t>
        </w:r>
        <w:r>
          <w:rPr>
            <w:noProof/>
            <w:webHidden/>
          </w:rPr>
          <w:fldChar w:fldCharType="end"/>
        </w:r>
      </w:hyperlink>
    </w:p>
    <w:p w14:paraId="07CFA00F" w14:textId="770365F7" w:rsidR="002D1CD1" w:rsidRDefault="002D1CD1">
      <w:pPr>
        <w:pStyle w:val="TableofFigures"/>
        <w:tabs>
          <w:tab w:val="right" w:leader="dot" w:pos="9350"/>
        </w:tabs>
        <w:rPr>
          <w:noProof/>
          <w:kern w:val="2"/>
          <w:sz w:val="24"/>
          <w:szCs w:val="24"/>
          <w:lang w:val="en-BE" w:eastAsia="en-BE"/>
          <w14:ligatures w14:val="standardContextual"/>
        </w:rPr>
      </w:pPr>
      <w:hyperlink w:anchor="_Toc187409106" w:history="1">
        <w:r w:rsidRPr="003C2684">
          <w:rPr>
            <w:rStyle w:val="Hyperlink"/>
            <w:noProof/>
          </w:rPr>
          <w:t>Figure 13: Low complexity scene</w:t>
        </w:r>
        <w:r>
          <w:rPr>
            <w:noProof/>
            <w:webHidden/>
          </w:rPr>
          <w:tab/>
        </w:r>
        <w:r>
          <w:rPr>
            <w:noProof/>
            <w:webHidden/>
          </w:rPr>
          <w:fldChar w:fldCharType="begin"/>
        </w:r>
        <w:r>
          <w:rPr>
            <w:noProof/>
            <w:webHidden/>
          </w:rPr>
          <w:instrText xml:space="preserve"> PAGEREF _Toc187409106 \h </w:instrText>
        </w:r>
        <w:r>
          <w:rPr>
            <w:noProof/>
            <w:webHidden/>
          </w:rPr>
        </w:r>
        <w:r>
          <w:rPr>
            <w:noProof/>
            <w:webHidden/>
          </w:rPr>
          <w:fldChar w:fldCharType="separate"/>
        </w:r>
        <w:r>
          <w:rPr>
            <w:noProof/>
            <w:webHidden/>
          </w:rPr>
          <w:t>23</w:t>
        </w:r>
        <w:r>
          <w:rPr>
            <w:noProof/>
            <w:webHidden/>
          </w:rPr>
          <w:fldChar w:fldCharType="end"/>
        </w:r>
      </w:hyperlink>
    </w:p>
    <w:p w14:paraId="433C1F70" w14:textId="5E753C2E" w:rsidR="002D1CD1" w:rsidRDefault="002D1CD1">
      <w:pPr>
        <w:pStyle w:val="TableofFigures"/>
        <w:tabs>
          <w:tab w:val="right" w:leader="dot" w:pos="9350"/>
        </w:tabs>
        <w:rPr>
          <w:noProof/>
          <w:kern w:val="2"/>
          <w:sz w:val="24"/>
          <w:szCs w:val="24"/>
          <w:lang w:val="en-BE" w:eastAsia="en-BE"/>
          <w14:ligatures w14:val="standardContextual"/>
        </w:rPr>
      </w:pPr>
      <w:hyperlink w:anchor="_Toc187409107" w:history="1">
        <w:r w:rsidRPr="003C2684">
          <w:rPr>
            <w:rStyle w:val="Hyperlink"/>
            <w:noProof/>
          </w:rPr>
          <w:t>Figure 14: Medium complexity scene</w:t>
        </w:r>
        <w:r>
          <w:rPr>
            <w:noProof/>
            <w:webHidden/>
          </w:rPr>
          <w:tab/>
        </w:r>
        <w:r>
          <w:rPr>
            <w:noProof/>
            <w:webHidden/>
          </w:rPr>
          <w:fldChar w:fldCharType="begin"/>
        </w:r>
        <w:r>
          <w:rPr>
            <w:noProof/>
            <w:webHidden/>
          </w:rPr>
          <w:instrText xml:space="preserve"> PAGEREF _Toc187409107 \h </w:instrText>
        </w:r>
        <w:r>
          <w:rPr>
            <w:noProof/>
            <w:webHidden/>
          </w:rPr>
        </w:r>
        <w:r>
          <w:rPr>
            <w:noProof/>
            <w:webHidden/>
          </w:rPr>
          <w:fldChar w:fldCharType="separate"/>
        </w:r>
        <w:r>
          <w:rPr>
            <w:noProof/>
            <w:webHidden/>
          </w:rPr>
          <w:t>23</w:t>
        </w:r>
        <w:r>
          <w:rPr>
            <w:noProof/>
            <w:webHidden/>
          </w:rPr>
          <w:fldChar w:fldCharType="end"/>
        </w:r>
      </w:hyperlink>
    </w:p>
    <w:p w14:paraId="748EEA2B" w14:textId="2C621176" w:rsidR="002D1CD1" w:rsidRDefault="002D1CD1">
      <w:pPr>
        <w:pStyle w:val="TableofFigures"/>
        <w:tabs>
          <w:tab w:val="right" w:leader="dot" w:pos="9350"/>
        </w:tabs>
        <w:rPr>
          <w:noProof/>
          <w:kern w:val="2"/>
          <w:sz w:val="24"/>
          <w:szCs w:val="24"/>
          <w:lang w:val="en-BE" w:eastAsia="en-BE"/>
          <w14:ligatures w14:val="standardContextual"/>
        </w:rPr>
      </w:pPr>
      <w:hyperlink w:anchor="_Toc187409108" w:history="1">
        <w:r w:rsidRPr="003C2684">
          <w:rPr>
            <w:rStyle w:val="Hyperlink"/>
            <w:noProof/>
          </w:rPr>
          <w:t>Figure 15: High complexity scene</w:t>
        </w:r>
        <w:r>
          <w:rPr>
            <w:noProof/>
            <w:webHidden/>
          </w:rPr>
          <w:tab/>
        </w:r>
        <w:r>
          <w:rPr>
            <w:noProof/>
            <w:webHidden/>
          </w:rPr>
          <w:fldChar w:fldCharType="begin"/>
        </w:r>
        <w:r>
          <w:rPr>
            <w:noProof/>
            <w:webHidden/>
          </w:rPr>
          <w:instrText xml:space="preserve"> PAGEREF _Toc187409108 \h </w:instrText>
        </w:r>
        <w:r>
          <w:rPr>
            <w:noProof/>
            <w:webHidden/>
          </w:rPr>
        </w:r>
        <w:r>
          <w:rPr>
            <w:noProof/>
            <w:webHidden/>
          </w:rPr>
          <w:fldChar w:fldCharType="separate"/>
        </w:r>
        <w:r>
          <w:rPr>
            <w:noProof/>
            <w:webHidden/>
          </w:rPr>
          <w:t>24</w:t>
        </w:r>
        <w:r>
          <w:rPr>
            <w:noProof/>
            <w:webHidden/>
          </w:rPr>
          <w:fldChar w:fldCharType="end"/>
        </w:r>
      </w:hyperlink>
    </w:p>
    <w:p w14:paraId="42380E0C" w14:textId="29BA75B3"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403447"/>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4ABEF7A1" w:rsidR="004750D6" w:rsidRDefault="00403D36" w:rsidP="00FB0E0C">
      <w:pPr>
        <w:jc w:val="both"/>
      </w:pPr>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In this paper we </w:t>
      </w:r>
      <w:r w:rsidR="00F509F7">
        <w:t>will</w:t>
      </w:r>
      <w:r w:rsidR="000B4874">
        <w:t xml:space="preserve"> revisit </w:t>
      </w:r>
      <w:r w:rsidR="00BF3D72">
        <w:t>sphere tracing, a sub-branch of ray marching.</w:t>
      </w:r>
      <w:r w:rsidR="004750D6">
        <w:t xml:space="preserve"> </w:t>
      </w:r>
    </w:p>
    <w:p w14:paraId="486D61B6" w14:textId="6C277185" w:rsidR="00152285" w:rsidRDefault="00152285" w:rsidP="00FB0E0C">
      <w:pPr>
        <w:jc w:val="both"/>
      </w:pPr>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pPr>
        <w:jc w:val="both"/>
      </w:pPr>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551ADA8D" w:rsidR="008B2C46" w:rsidRDefault="008B2C46" w:rsidP="00FB0E0C">
      <w:pPr>
        <w:jc w:val="both"/>
      </w:pPr>
      <w:r>
        <w:t xml:space="preserve">Some other places where you can find ray </w:t>
      </w:r>
      <w:r w:rsidR="00E02CFF">
        <w:t>marching</w:t>
      </w:r>
      <w:r w:rsidR="0052526D">
        <w:t xml:space="preserve"> include</w:t>
      </w:r>
      <w:r w:rsidR="00EA4062">
        <w:t>:</w:t>
      </w:r>
    </w:p>
    <w:p w14:paraId="6C7DC1EC" w14:textId="7668641F" w:rsidR="00152285" w:rsidRDefault="00152285" w:rsidP="007D3EA3">
      <w:pPr>
        <w:pStyle w:val="ListParagraph"/>
        <w:numPr>
          <w:ilvl w:val="0"/>
          <w:numId w:val="48"/>
        </w:numPr>
        <w:jc w:val="both"/>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77777777" w:rsidR="00152285" w:rsidRDefault="00152285" w:rsidP="007D3EA3">
      <w:pPr>
        <w:pStyle w:val="ListParagraph"/>
        <w:numPr>
          <w:ilvl w:val="0"/>
          <w:numId w:val="48"/>
        </w:numPr>
        <w:jc w:val="both"/>
      </w:pPr>
      <w:r>
        <w:t>There is a game called “</w:t>
      </w:r>
      <w:r w:rsidRPr="002034BB">
        <w:t>Claybook</w:t>
      </w:r>
      <w:r>
        <w:t>” (</w:t>
      </w:r>
      <w:hyperlink r:id="rId13" w:history="1">
        <w:r w:rsidRPr="00DA249F">
          <w:rPr>
            <w:rStyle w:val="Hyperlink"/>
          </w:rPr>
          <w:t>https://claybookgame.com/</w:t>
        </w:r>
      </w:hyperlink>
      <w:r>
        <w:t>) which handles the entire rendering pipeline using ray marching and fully exploiting the benefits and quirks of raymarching.</w:t>
      </w:r>
    </w:p>
    <w:p w14:paraId="2B68E1F0" w14:textId="000D0204" w:rsidR="00152285" w:rsidRDefault="00152285" w:rsidP="007D3EA3">
      <w:pPr>
        <w:pStyle w:val="ListParagraph"/>
        <w:numPr>
          <w:ilvl w:val="0"/>
          <w:numId w:val="48"/>
        </w:numPr>
        <w:jc w:val="both"/>
      </w:pPr>
      <w:r>
        <w:t>The website “</w:t>
      </w:r>
      <w:r w:rsidR="006F1C1D">
        <w:t>S</w:t>
      </w:r>
      <w:r>
        <w:t>hadertoy” (</w:t>
      </w:r>
      <w:hyperlink r:id="rId14" w:history="1">
        <w:r w:rsidRPr="00DA249F">
          <w:rPr>
            <w:rStyle w:val="Hyperlink"/>
          </w:rPr>
          <w:t>https://www.shadertoy.com/</w:t>
        </w:r>
      </w:hyperlink>
      <w:r>
        <w:t>) developed by Inigo Quilez and Pol Jeremios is a tool used to teach and create demo scenes. It purely uses the ray marching algorithm</w:t>
      </w:r>
      <w:r w:rsidR="008C6153">
        <w:t>.</w:t>
      </w:r>
      <w:r>
        <w:t xml:space="preserve"> </w:t>
      </w:r>
    </w:p>
    <w:p w14:paraId="71B081F6" w14:textId="2128068C" w:rsidR="00152285" w:rsidRDefault="00152285" w:rsidP="007D3EA3">
      <w:pPr>
        <w:pStyle w:val="ListParagraph"/>
        <w:numPr>
          <w:ilvl w:val="0"/>
          <w:numId w:val="48"/>
        </w:numPr>
        <w:jc w:val="both"/>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r w:rsidR="00F11C17">
        <w:t>S</w:t>
      </w:r>
      <w:r>
        <w:t>hadertoy” and SDFs in general for their scenes.</w:t>
      </w:r>
    </w:p>
    <w:p w14:paraId="0A302332" w14:textId="06327357" w:rsidR="00ED3E08" w:rsidRDefault="00ED3E08" w:rsidP="00FB0E0C">
      <w:pPr>
        <w:jc w:val="both"/>
      </w:pPr>
      <w:r>
        <w:t xml:space="preserve">When looking </w:t>
      </w:r>
      <w:r w:rsidR="00AF4E58">
        <w:t>into</w:t>
      </w:r>
      <w:r>
        <w:t xml:space="preserve"> these applications</w:t>
      </w:r>
      <w:r w:rsidR="00D07F65">
        <w:t xml:space="preserve">, mainly “shadertoy” creations </w:t>
      </w:r>
      <w:r w:rsidR="00E0727E">
        <w:t>and creations</w:t>
      </w:r>
      <w:r w:rsidR="00D07F65">
        <w:t xml:space="preserve"> by the “</w:t>
      </w:r>
      <w:r w:rsidR="00F11C17">
        <w:t>D</w:t>
      </w:r>
      <w:r w:rsidR="00D07F65">
        <w:t>emoscene” community</w:t>
      </w:r>
      <w:r w:rsidR="00826E97">
        <w:t>,</w:t>
      </w:r>
      <w:r w:rsidR="00AF4E58">
        <w:t xml:space="preserve"> </w:t>
      </w:r>
      <w:r>
        <w:t>I noticed</w:t>
      </w:r>
      <w:r w:rsidR="00826E97">
        <w:t xml:space="preserve"> </w:t>
      </w:r>
      <w:r w:rsidR="00E0727E">
        <w:t>how most approaches didn’t really consider the performance</w:t>
      </w:r>
      <w:r>
        <w:t>.</w:t>
      </w:r>
      <w:r w:rsidR="00E0727E">
        <w:t xml:space="preserve"> The priority was always to get beautiful scenes on the screen.</w:t>
      </w:r>
      <w:r>
        <w:t xml:space="preserve"> </w:t>
      </w:r>
      <w:r w:rsidR="00A470D0">
        <w:t xml:space="preserve">And as we all know, if you want higher complexity </w:t>
      </w:r>
      <w:r w:rsidR="002B1EBA">
        <w:t xml:space="preserve">and bigger </w:t>
      </w:r>
      <w:r w:rsidR="00A470D0">
        <w:t>scenes you need more performance.</w:t>
      </w:r>
      <w:r w:rsidR="006F1C1D">
        <w:t xml:space="preserve"> </w:t>
      </w:r>
    </w:p>
    <w:p w14:paraId="4CE09BB9" w14:textId="4E424463" w:rsidR="006F1C1D" w:rsidRDefault="006F1C1D" w:rsidP="00FB0E0C">
      <w:pPr>
        <w:jc w:val="both"/>
      </w:pPr>
      <w:r>
        <w:t xml:space="preserve">In this paper </w:t>
      </w:r>
      <w:r w:rsidR="002F67CA">
        <w:t>we will discuss</w:t>
      </w:r>
      <w:r w:rsidR="006E72DF">
        <w:t xml:space="preserve"> the</w:t>
      </w:r>
      <w:r w:rsidR="002F67CA">
        <w:t xml:space="preserve"> </w:t>
      </w:r>
      <w:r w:rsidR="00215667">
        <w:t xml:space="preserve">axis aligned bounding box (AABB) and </w:t>
      </w:r>
      <w:r w:rsidR="006E72DF">
        <w:t xml:space="preserve">the </w:t>
      </w:r>
      <w:r w:rsidR="00215667">
        <w:t>bounding volume hierarchy tree (BVH-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pPr>
        <w:jc w:val="both"/>
      </w:pPr>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pPr>
        <w:jc w:val="both"/>
      </w:pPr>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rsidP="00B01943">
      <w:pPr>
        <w:pStyle w:val="ListParagraph"/>
        <w:numPr>
          <w:ilvl w:val="0"/>
          <w:numId w:val="43"/>
        </w:numPr>
      </w:pPr>
      <w:r>
        <w:t>How does</w:t>
      </w:r>
      <w:r w:rsidR="003045F5">
        <w:t xml:space="preserve"> applying AABB to SDFs in sphere tracing affect performance?</w:t>
      </w:r>
    </w:p>
    <w:p w14:paraId="0A80C735" w14:textId="514A40EA" w:rsidR="003045F5" w:rsidRDefault="003045F5" w:rsidP="00B01943">
      <w:pPr>
        <w:pStyle w:val="ListParagraph"/>
        <w:numPr>
          <w:ilvl w:val="0"/>
          <w:numId w:val="43"/>
        </w:numPr>
      </w:pPr>
      <w:r>
        <w:lastRenderedPageBreak/>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rsidP="00B01943">
      <w:pPr>
        <w:pStyle w:val="ListParagraph"/>
        <w:numPr>
          <w:ilvl w:val="0"/>
          <w:numId w:val="43"/>
        </w:numPr>
      </w:pPr>
      <w:r>
        <w:t>How do sphere-shaped and box-shaped implementations compare in performance for AABB?</w:t>
      </w:r>
    </w:p>
    <w:p w14:paraId="639781B8" w14:textId="079DF4AC" w:rsidR="00812C82" w:rsidRDefault="00812C82" w:rsidP="00B01943">
      <w:pPr>
        <w:pStyle w:val="ListParagraph"/>
        <w:numPr>
          <w:ilvl w:val="0"/>
          <w:numId w:val="43"/>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rsidP="00740B3E">
      <w:pPr>
        <w:pStyle w:val="ListParagraph"/>
        <w:numPr>
          <w:ilvl w:val="0"/>
          <w:numId w:val="45"/>
        </w:numPr>
      </w:pPr>
      <w:r>
        <w:t xml:space="preserve">Applying </w:t>
      </w:r>
      <w:r w:rsidR="00740B3E">
        <w:t xml:space="preserve">the </w:t>
      </w:r>
      <w:r>
        <w:t xml:space="preserve">AABB </w:t>
      </w:r>
      <w:r w:rsidR="005625B6">
        <w:t>will</w:t>
      </w:r>
      <w:r>
        <w:t xml:space="preserve"> improve performance positively in most cases, except when the underlying SDF is not complex enough.</w:t>
      </w:r>
    </w:p>
    <w:p w14:paraId="75368026" w14:textId="6859B0CD" w:rsidR="00740B3E" w:rsidRDefault="00740B3E" w:rsidP="00740B3E">
      <w:pPr>
        <w:pStyle w:val="ListParagraph"/>
        <w:numPr>
          <w:ilvl w:val="0"/>
          <w:numId w:val="45"/>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rsidP="00740B3E">
      <w:pPr>
        <w:pStyle w:val="ListParagraph"/>
        <w:numPr>
          <w:ilvl w:val="0"/>
          <w:numId w:val="45"/>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rsidP="00740B3E">
      <w:pPr>
        <w:pStyle w:val="ListParagraph"/>
        <w:numPr>
          <w:ilvl w:val="0"/>
          <w:numId w:val="45"/>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403448"/>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403449"/>
      <w:r>
        <w:t>Ray Tracing</w:t>
      </w:r>
      <w:bookmarkEnd w:id="6"/>
    </w:p>
    <w:p w14:paraId="1AAFC844" w14:textId="767CE802" w:rsidR="00E407E9" w:rsidRDefault="00E407E9" w:rsidP="00D42E48">
      <w:pPr>
        <w:pStyle w:val="Heading3"/>
      </w:pPr>
      <w:bookmarkStart w:id="7" w:name="_Toc187403450"/>
      <w:r>
        <w:t>Fundamentals</w:t>
      </w:r>
      <w:bookmarkEnd w:id="7"/>
    </w:p>
    <w:p w14:paraId="10CA3716" w14:textId="329F5086" w:rsidR="002E0FFA" w:rsidRDefault="002E0FFA" w:rsidP="003F73E5">
      <w:pPr>
        <w:pStyle w:val="Heading4"/>
        <w:jc w:val="both"/>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F8EA775" w:rsidR="009D1A55" w:rsidRPr="00614A65" w:rsidRDefault="007F0FA4" w:rsidP="00614A65">
      <w:pPr>
        <w:rPr>
          <w:lang w:val="en-BE"/>
        </w:rPr>
      </w:pPr>
      <w:r>
        <w:rPr>
          <w:lang w:val="en-BE"/>
        </w:rPr>
        <w:t>At the core of todays</w:t>
      </w:r>
      <w:r w:rsidR="009D1A55">
        <w:rPr>
          <w:lang w:val="en-BE"/>
        </w:rPr>
        <w:t xml:space="preserve"> computer graphics, we </w:t>
      </w:r>
      <w:r w:rsidR="00083B6D">
        <w:rPr>
          <w:lang w:val="en-BE"/>
        </w:rPr>
        <w:t>need to</w:t>
      </w:r>
      <w:r w:rsidR="009D1A55">
        <w:rPr>
          <w:lang w:val="en-BE"/>
        </w:rPr>
        <w:t xml:space="preserve"> visual</w:t>
      </w:r>
      <w:r w:rsidR="002154D9">
        <w:rPr>
          <w:lang w:val="en-BE"/>
        </w:rPr>
        <w:t>ize</w:t>
      </w:r>
      <w:r w:rsidR="009D1A55">
        <w:rPr>
          <w:lang w:val="en-BE"/>
        </w:rPr>
        <w:t xml:space="preserve"> 3D objects.</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D7746D">
        <w:t xml:space="preserve">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r w:rsidR="00614A65">
        <w:rPr>
          <w:lang w:val="en-BE"/>
        </w:rPr>
        <w:t xml:space="preserve"> 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59E3ECED" w:rsidR="00E67AE1" w:rsidRDefault="00CE1B26" w:rsidP="00CE1B26">
      <w:pPr>
        <w:pStyle w:val="Caption"/>
        <w:jc w:val="center"/>
      </w:pPr>
      <w:bookmarkStart w:id="8" w:name="_Ref186380065"/>
      <w:bookmarkStart w:id="9" w:name="_Ref186380055"/>
      <w:bookmarkStart w:id="10" w:name="_Toc187409094"/>
      <w:r>
        <w:t xml:space="preserve">Figure </w:t>
      </w:r>
      <w:fldSimple w:instr=" SEQ Figure \* ARABIC ">
        <w:r w:rsidR="00921ECF">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jc w:val="both"/>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AD36159" w:rsidR="00543337" w:rsidRDefault="006C7D1E" w:rsidP="00FB0E0C">
      <w:pPr>
        <w:jc w:val="both"/>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543337">
        <w:rPr>
          <w:lang w:val="en-BE"/>
        </w:rPr>
        <w:t>This is called ray</w:t>
      </w:r>
      <w:r w:rsidR="00ED588F">
        <w:rPr>
          <w:lang w:val="en-BE"/>
        </w:rPr>
        <w:t xml:space="preserve"> </w:t>
      </w:r>
      <w:r w:rsidR="00543337">
        <w:rPr>
          <w:lang w:val="en-BE"/>
        </w:rPr>
        <w:t>casting</w:t>
      </w:r>
      <w:r w:rsidR="00ED588F">
        <w:rPr>
          <w:lang w:val="en-BE"/>
        </w:rPr>
        <w:t>.</w:t>
      </w:r>
    </w:p>
    <w:p w14:paraId="7884C007" w14:textId="6A0B71DB" w:rsidR="00CD2D1C" w:rsidRDefault="00C20B21" w:rsidP="00FB0E0C">
      <w:pPr>
        <w:jc w:val="both"/>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6"/>
                    <a:stretch>
                      <a:fillRect/>
                    </a:stretch>
                  </pic:blipFill>
                  <pic:spPr>
                    <a:xfrm>
                      <a:off x="0" y="0"/>
                      <a:ext cx="1518321" cy="1000859"/>
                    </a:xfrm>
                    <a:prstGeom prst="rect">
                      <a:avLst/>
                    </a:prstGeom>
                  </pic:spPr>
                </pic:pic>
              </a:graphicData>
            </a:graphic>
          </wp:inline>
        </w:drawing>
      </w:r>
    </w:p>
    <w:p w14:paraId="645AB0F4" w14:textId="3563BC09" w:rsidR="00AD6D43" w:rsidRDefault="00E401A5" w:rsidP="00BB7D2D">
      <w:pPr>
        <w:pStyle w:val="Caption"/>
        <w:jc w:val="center"/>
      </w:pPr>
      <w:bookmarkStart w:id="11" w:name="_Ref186380208"/>
      <w:bookmarkStart w:id="12" w:name="_Toc187409095"/>
      <w:r>
        <w:t xml:space="preserve">Figure </w:t>
      </w:r>
      <w:fldSimple w:instr=" SEQ Figure \* ARABIC ">
        <w:r w:rsidR="00921ECF">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Toc187403451"/>
      <w:bookmarkStart w:id="14" w:name="_Ref187403749"/>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jc w:val="both"/>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rsidP="0028701B">
      <w:pPr>
        <w:pStyle w:val="ListParagraph"/>
        <w:numPr>
          <w:ilvl w:val="0"/>
          <w:numId w:val="47"/>
        </w:numPr>
        <w:jc w:val="both"/>
        <w:rPr>
          <w:lang w:val="en-BE"/>
        </w:rPr>
      </w:pPr>
      <w:r w:rsidRPr="0028701B">
        <w:rPr>
          <w:lang w:val="en-BE"/>
        </w:rPr>
        <w:t xml:space="preserve">Scenario 1: </w:t>
      </w:r>
    </w:p>
    <w:p w14:paraId="314B33C1" w14:textId="5E3F21F2" w:rsidR="006C456A" w:rsidRDefault="0025229C" w:rsidP="007457FB">
      <w:pPr>
        <w:ind w:left="720"/>
        <w:jc w:val="both"/>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rsidP="0028701B">
      <w:pPr>
        <w:pStyle w:val="ListParagraph"/>
        <w:numPr>
          <w:ilvl w:val="0"/>
          <w:numId w:val="47"/>
        </w:numPr>
        <w:jc w:val="both"/>
        <w:rPr>
          <w:lang w:val="en-BE"/>
        </w:rPr>
      </w:pPr>
      <w:r w:rsidRPr="0028701B">
        <w:rPr>
          <w:lang w:val="en-BE"/>
        </w:rPr>
        <w:t xml:space="preserve">Scenario 2: </w:t>
      </w:r>
    </w:p>
    <w:p w14:paraId="2228F0EA" w14:textId="2CFE43E7" w:rsidR="003003F6" w:rsidRDefault="00BC4DE1" w:rsidP="007B45B3">
      <w:pPr>
        <w:ind w:left="720"/>
        <w:jc w:val="both"/>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jc w:val="both"/>
      </w:pPr>
      <w:r>
        <w:t>A</w:t>
      </w:r>
      <w:r w:rsidR="00AC4E05">
        <w:t>xis Aligned Bounding Box</w:t>
      </w:r>
    </w:p>
    <w:p w14:paraId="5E863F0F" w14:textId="3740FA44" w:rsidR="00BA041F" w:rsidRDefault="0028701B" w:rsidP="0028701B">
      <w:r>
        <w:t>For scenario 1 (</w:t>
      </w:r>
      <w:r>
        <w:fldChar w:fldCharType="begin"/>
      </w:r>
      <w:r>
        <w:instrText xml:space="preserve"> REF _Ref187403749 \r \h </w:instrText>
      </w:r>
      <w:r>
        <w:fldChar w:fldCharType="separate"/>
      </w:r>
      <w:r>
        <w:t>6.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00A180C3" w:rsidR="00063087" w:rsidRPr="00BA041F" w:rsidRDefault="00DC1A9F" w:rsidP="0090068A">
      <w:pPr>
        <w:jc w:val="both"/>
      </w:pPr>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7"/>
                    <a:stretch>
                      <a:fillRect/>
                    </a:stretch>
                  </pic:blipFill>
                  <pic:spPr>
                    <a:xfrm>
                      <a:off x="0" y="0"/>
                      <a:ext cx="2891192" cy="1622798"/>
                    </a:xfrm>
                    <a:prstGeom prst="rect">
                      <a:avLst/>
                    </a:prstGeom>
                  </pic:spPr>
                </pic:pic>
              </a:graphicData>
            </a:graphic>
          </wp:inline>
        </w:drawing>
      </w:r>
    </w:p>
    <w:p w14:paraId="452B8657" w14:textId="0708CC40" w:rsidR="00F639FF" w:rsidRDefault="00F639FF" w:rsidP="00F639FF">
      <w:pPr>
        <w:pStyle w:val="Caption"/>
        <w:jc w:val="center"/>
      </w:pPr>
      <w:bookmarkStart w:id="15" w:name="_Toc187409096"/>
      <w:r>
        <w:t xml:space="preserve">Figure </w:t>
      </w:r>
      <w:fldSimple w:instr=" SEQ Figure \* ARABIC ">
        <w:r w:rsidR="00921ECF">
          <w:rPr>
            <w:noProof/>
          </w:rPr>
          <w:t>3</w:t>
        </w:r>
      </w:fldSimple>
      <w:r>
        <w:t>: AABB for a single triangle</w:t>
      </w:r>
      <w:bookmarkEnd w:id="15"/>
    </w:p>
    <w:p w14:paraId="74CBED30" w14:textId="66F29F15" w:rsidR="00E407E9" w:rsidRDefault="00756B2C" w:rsidP="00BC32BC">
      <w:pPr>
        <w:pStyle w:val="Heading4"/>
        <w:jc w:val="both"/>
      </w:pPr>
      <w:r>
        <w:t>B</w:t>
      </w:r>
      <w:r w:rsidR="003E1AC5">
        <w:t xml:space="preserve">ounding Volume </w:t>
      </w:r>
      <w:r w:rsidR="00D5265E">
        <w:t xml:space="preserve">hierarchy </w:t>
      </w:r>
      <w:r>
        <w:t>Tree</w:t>
      </w:r>
    </w:p>
    <w:p w14:paraId="416F0751" w14:textId="26F4EB48" w:rsidR="00E407E9" w:rsidRDefault="008E75AD" w:rsidP="00BA33E7">
      <w:pPr>
        <w:jc w:val="both"/>
      </w:pPr>
      <w:r>
        <w:lastRenderedPageBreak/>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455CA6FF" w:rsidR="00BA33E7" w:rsidRDefault="002C2494" w:rsidP="00864D8F">
      <w:pPr>
        <w:jc w:val="both"/>
      </w:pPr>
      <w:r>
        <w:t xml:space="preserve">When you have </w:t>
      </w:r>
      <w:r w:rsidR="00405948">
        <w:t xml:space="preserve">a </w:t>
      </w:r>
      <w:r>
        <w:t>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8"/>
                    <a:stretch>
                      <a:fillRect/>
                    </a:stretch>
                  </pic:blipFill>
                  <pic:spPr>
                    <a:xfrm>
                      <a:off x="0" y="0"/>
                      <a:ext cx="3395217" cy="2019719"/>
                    </a:xfrm>
                    <a:prstGeom prst="rect">
                      <a:avLst/>
                    </a:prstGeom>
                  </pic:spPr>
                </pic:pic>
              </a:graphicData>
            </a:graphic>
          </wp:inline>
        </w:drawing>
      </w:r>
    </w:p>
    <w:p w14:paraId="6B1E827C" w14:textId="2DED817A" w:rsidR="00BA33E7" w:rsidRDefault="00BA33E7" w:rsidP="00BA33E7">
      <w:pPr>
        <w:pStyle w:val="Caption"/>
        <w:jc w:val="center"/>
      </w:pPr>
      <w:bookmarkStart w:id="16" w:name="_Ref186400061"/>
      <w:bookmarkStart w:id="17" w:name="_Toc187409097"/>
      <w:r>
        <w:t xml:space="preserve">Figure </w:t>
      </w:r>
      <w:fldSimple w:instr=" SEQ Figure \* ARABIC ">
        <w:r w:rsidR="00921ECF">
          <w:rPr>
            <w:noProof/>
          </w:rPr>
          <w:t>4</w:t>
        </w:r>
      </w:fldSimple>
      <w:bookmarkEnd w:id="16"/>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7"/>
      <w:r w:rsidR="00D72686">
        <w:fldChar w:fldCharType="end"/>
      </w:r>
    </w:p>
    <w:p w14:paraId="4383CED4" w14:textId="3AEB9C12" w:rsidR="00405948" w:rsidRDefault="00D3461B" w:rsidP="00636BF0">
      <w:pPr>
        <w:jc w:val="both"/>
      </w:pPr>
      <w:r>
        <w:t>The ray intersection process then follows these steps:</w:t>
      </w:r>
    </w:p>
    <w:p w14:paraId="1EDE9F26" w14:textId="6496BECC" w:rsidR="002B0CCD" w:rsidRDefault="00934960" w:rsidP="00D3461B">
      <w:pPr>
        <w:pStyle w:val="ListParagraph"/>
        <w:numPr>
          <w:ilvl w:val="0"/>
          <w:numId w:val="49"/>
        </w:numPr>
        <w:jc w:val="both"/>
      </w:pPr>
      <w:r>
        <w:t>The ray tries to i</w:t>
      </w:r>
      <w:r w:rsidR="00D3461B">
        <w:t xml:space="preserve">ntersect with the root node. This is the initial AABB. </w:t>
      </w:r>
    </w:p>
    <w:p w14:paraId="6653B3EB" w14:textId="036719B9" w:rsidR="002B0CCD" w:rsidRDefault="00D3461B" w:rsidP="002B0CCD">
      <w:pPr>
        <w:pStyle w:val="ListParagraph"/>
        <w:numPr>
          <w:ilvl w:val="1"/>
          <w:numId w:val="49"/>
        </w:numPr>
        <w:jc w:val="both"/>
      </w:pPr>
      <w:r>
        <w:t xml:space="preserve">If </w:t>
      </w:r>
      <w:r w:rsidR="00C10BB0">
        <w:t>it</w:t>
      </w:r>
      <w:r w:rsidR="0031671B">
        <w:t xml:space="preserve"> doesn’t</w:t>
      </w:r>
      <w:r>
        <w:t xml:space="preserve"> intersect, the triangles of that mesh needn’t be considered</w:t>
      </w:r>
      <w:r w:rsidR="00662ACB">
        <w:t>.</w:t>
      </w:r>
    </w:p>
    <w:p w14:paraId="53F29E1B" w14:textId="07BF8578" w:rsidR="00D3461B" w:rsidRDefault="00662ACB" w:rsidP="002B0CCD">
      <w:pPr>
        <w:pStyle w:val="ListParagraph"/>
        <w:numPr>
          <w:ilvl w:val="1"/>
          <w:numId w:val="49"/>
        </w:numPr>
        <w:jc w:val="both"/>
      </w:pPr>
      <w:r>
        <w:t xml:space="preserve">If </w:t>
      </w:r>
      <w:r w:rsidR="00560140">
        <w:t>it</w:t>
      </w:r>
      <w:r>
        <w:t xml:space="preserve"> do</w:t>
      </w:r>
      <w:r w:rsidR="00C37D2E">
        <w:t>es</w:t>
      </w:r>
      <w:r>
        <w:t xml:space="preserve"> intersect, we proceed to step 2.</w:t>
      </w:r>
    </w:p>
    <w:p w14:paraId="002D372A" w14:textId="146CD54D" w:rsidR="00662ACB" w:rsidRDefault="00CA13A3" w:rsidP="00D3461B">
      <w:pPr>
        <w:pStyle w:val="ListParagraph"/>
        <w:numPr>
          <w:ilvl w:val="0"/>
          <w:numId w:val="49"/>
        </w:numPr>
        <w:jc w:val="both"/>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2D7066EB" w:rsidR="002B0CCD" w:rsidRDefault="002B0CCD" w:rsidP="002B0CCD">
      <w:pPr>
        <w:pStyle w:val="ListParagraph"/>
        <w:numPr>
          <w:ilvl w:val="1"/>
          <w:numId w:val="49"/>
        </w:numPr>
        <w:jc w:val="both"/>
      </w:pPr>
      <w:r>
        <w:t xml:space="preserve">If </w:t>
      </w:r>
      <w:r w:rsidR="00B81C9B">
        <w:t>it</w:t>
      </w:r>
      <w:r>
        <w:t xml:space="preserve"> do</w:t>
      </w:r>
      <w:r w:rsidR="002003FD">
        <w:t>esn</w:t>
      </w:r>
      <w:r>
        <w:t xml:space="preserve">’t intersect with the child node, we can discard the entire sub-tree (see </w:t>
      </w:r>
      <w:r w:rsidR="00CF5202">
        <w:fldChar w:fldCharType="begin"/>
      </w:r>
      <w:r w:rsidR="00CF5202">
        <w:instrText xml:space="preserve"> REF _Ref187423976 \h </w:instrText>
      </w:r>
      <w:r w:rsidR="00CF5202">
        <w:fldChar w:fldCharType="separate"/>
      </w:r>
      <w:r w:rsidR="00CF5202">
        <w:t xml:space="preserve">Figure </w:t>
      </w:r>
      <w:r w:rsidR="00CF5202">
        <w:rPr>
          <w:noProof/>
        </w:rPr>
        <w:t>5</w:t>
      </w:r>
      <w:r w:rsidR="00CF5202">
        <w:fldChar w:fldCharType="end"/>
      </w:r>
      <w:r w:rsidR="00CF5202">
        <w:t>).</w:t>
      </w:r>
    </w:p>
    <w:p w14:paraId="795F17F5" w14:textId="6E062B16" w:rsidR="00F169FD" w:rsidRDefault="003F1C48" w:rsidP="00F169FD">
      <w:pPr>
        <w:pStyle w:val="ListParagraph"/>
        <w:numPr>
          <w:ilvl w:val="1"/>
          <w:numId w:val="49"/>
        </w:numPr>
        <w:jc w:val="both"/>
      </w:pPr>
      <w:r>
        <w:t xml:space="preserve">If </w:t>
      </w:r>
      <w:r w:rsidR="00B81C9B">
        <w:t>it</w:t>
      </w:r>
      <w:r w:rsidR="0094756F">
        <w:t xml:space="preserve"> does</w:t>
      </w:r>
      <w:r w:rsidR="005B3E5A">
        <w:t xml:space="preserve"> </w:t>
      </w:r>
      <w:r w:rsidR="00612A0F">
        <w:t>intersect</w:t>
      </w:r>
      <w:r w:rsidR="00F169FD">
        <w:t xml:space="preserve"> and we still have child nodes</w:t>
      </w:r>
      <w:r w:rsidR="00612A0F">
        <w:t>,</w:t>
      </w:r>
      <w:r>
        <w:t xml:space="preserve"> we repeat step 2 for </w:t>
      </w:r>
      <w:r w:rsidR="00CE75B9">
        <w:t xml:space="preserve">the current </w:t>
      </w:r>
      <w:r w:rsidR="007E40A8">
        <w:t>node’s</w:t>
      </w:r>
      <w:r>
        <w:t xml:space="preserve"> child nodes.</w:t>
      </w:r>
    </w:p>
    <w:p w14:paraId="11CA4772" w14:textId="6519B0F0" w:rsidR="001025D6" w:rsidRPr="009D5E70" w:rsidRDefault="00F169FD" w:rsidP="00636BF0">
      <w:pPr>
        <w:pStyle w:val="ListParagraph"/>
        <w:numPr>
          <w:ilvl w:val="1"/>
          <w:numId w:val="49"/>
        </w:numPr>
        <w:jc w:val="both"/>
      </w:pPr>
      <w:r>
        <w:t xml:space="preserve">If </w:t>
      </w:r>
      <w:r w:rsidR="00B81C9B">
        <w:t>it</w:t>
      </w:r>
      <w:r w:rsidR="0031671B">
        <w:t xml:space="preserve"> do</w:t>
      </w:r>
      <w:r w:rsidR="001A4228">
        <w:t>es</w:t>
      </w:r>
      <w:r w:rsidR="0031671B">
        <w:t xml:space="preserve"> intersect a</w:t>
      </w:r>
      <w:r w:rsidR="001A4228">
        <w:t>n</w:t>
      </w:r>
      <w:r w:rsidR="0031671B">
        <w:t>d we</w:t>
      </w:r>
      <w:r w:rsidR="007E40A8">
        <w:t xml:space="preserve"> </w:t>
      </w:r>
      <w:r w:rsidR="00E24ACF">
        <w:t>reach</w:t>
      </w:r>
      <w:r w:rsidR="007E40A8">
        <w:t xml:space="preserve"> a leaf node</w:t>
      </w:r>
      <w:r w:rsidR="00E24ACF">
        <w:t>, meaning no more children</w:t>
      </w:r>
      <w:r w:rsidR="007E40A8">
        <w:t xml:space="preserve"> (see </w:t>
      </w:r>
      <w:r w:rsidR="007E40A8">
        <w:fldChar w:fldCharType="begin"/>
      </w:r>
      <w:r w:rsidR="007E40A8">
        <w:instrText xml:space="preserve"> REF _Ref187423976 \h </w:instrText>
      </w:r>
      <w:r w:rsidR="007E40A8">
        <w:fldChar w:fldCharType="separate"/>
      </w:r>
      <w:r w:rsidR="007E40A8">
        <w:t xml:space="preserve">Figure </w:t>
      </w:r>
      <w:r w:rsidR="007E40A8">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e intersected</w:t>
      </w:r>
      <w:r w:rsidR="00301A31">
        <w:t xml:space="preserve">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76092754">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A79042D" w:rsidR="00BA33E7" w:rsidRDefault="00FB6A3B" w:rsidP="00FB6A3B">
      <w:pPr>
        <w:pStyle w:val="Caption"/>
        <w:jc w:val="center"/>
      </w:pPr>
      <w:bookmarkStart w:id="18" w:name="_Ref187423976"/>
      <w:bookmarkStart w:id="19" w:name="_Toc187409098"/>
      <w:r>
        <w:t xml:space="preserve">Figure </w:t>
      </w:r>
      <w:fldSimple w:instr=" SEQ Figure \* ARABIC ">
        <w:r w:rsidR="00921ECF">
          <w:rPr>
            <w:noProof/>
          </w:rPr>
          <w:t>5</w:t>
        </w:r>
      </w:fldSimple>
      <w:bookmarkEnd w:id="18"/>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9"/>
      <w:r w:rsidR="00D72686">
        <w:fldChar w:fldCharType="end"/>
      </w:r>
    </w:p>
    <w:p w14:paraId="467419F5" w14:textId="77777777" w:rsidR="0072411A" w:rsidRDefault="00355713" w:rsidP="000A3599">
      <w:r>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you</w:t>
      </w:r>
      <w:r w:rsidR="00C94E8C">
        <w:t xml:space="preserve"> divide the entire object</w:t>
      </w:r>
      <w:r w:rsidR="00704684">
        <w:t>.</w:t>
      </w:r>
      <w:r w:rsidR="00DA1070">
        <w:t xml:space="preserve"> </w:t>
      </w:r>
      <w:r w:rsidR="000A3599">
        <w:t xml:space="preserve">To construct a scene BVHTree on scene level, </w:t>
      </w:r>
      <w:r w:rsidR="000A3599">
        <w:t>it executes the following steps.</w:t>
      </w:r>
    </w:p>
    <w:p w14:paraId="22527B6F" w14:textId="4EB4507E" w:rsidR="0072411A" w:rsidRDefault="00EA2D8E" w:rsidP="003D0C2F">
      <w:pPr>
        <w:pStyle w:val="ListParagraph"/>
        <w:numPr>
          <w:ilvl w:val="0"/>
          <w:numId w:val="38"/>
        </w:numPr>
        <w:jc w:val="both"/>
      </w:pPr>
      <w:r>
        <w:lastRenderedPageBreak/>
        <w:t>All objects in the scene</w:t>
      </w:r>
      <w:r w:rsidR="00BC2435">
        <w:t xml:space="preserve"> are grouped and</w:t>
      </w:r>
      <w:r>
        <w:t xml:space="preserve"> form the root node and the initial bounding</w:t>
      </w:r>
      <w:r w:rsidR="00BC2435">
        <w:t>.</w:t>
      </w:r>
    </w:p>
    <w:p w14:paraId="1B315C3D" w14:textId="5E35BE68" w:rsidR="00BC2435" w:rsidRDefault="00BC2435" w:rsidP="003D0C2F">
      <w:pPr>
        <w:pStyle w:val="ListParagraph"/>
        <w:numPr>
          <w:ilvl w:val="0"/>
          <w:numId w:val="38"/>
        </w:numPr>
        <w:jc w:val="both"/>
      </w:pPr>
      <w:r>
        <w:t xml:space="preserve">The </w:t>
      </w:r>
      <w:r w:rsidR="00370F60">
        <w:t>group’s</w:t>
      </w:r>
      <w:r w:rsidR="001E1FD4">
        <w:t xml:space="preserve"> bounding box is</w:t>
      </w:r>
      <w:r w:rsidR="001E1FD4">
        <w:t xml:space="preserve"> formed by finding the minimum and maximum extent out of all triangle meshes.</w:t>
      </w:r>
    </w:p>
    <w:p w14:paraId="502C03B4" w14:textId="058C4A6A" w:rsidR="00BF4194" w:rsidRDefault="000A3599" w:rsidP="00BC2435">
      <w:pPr>
        <w:pStyle w:val="ListParagraph"/>
        <w:numPr>
          <w:ilvl w:val="0"/>
          <w:numId w:val="38"/>
        </w:numPr>
        <w:jc w:val="both"/>
      </w:pPr>
      <w:r>
        <w:t xml:space="preserve">Then </w:t>
      </w:r>
      <w:r w:rsidR="000A6C53">
        <w:t>the objects are</w:t>
      </w:r>
      <w:r>
        <w:t xml:space="preserve"> </w:t>
      </w:r>
      <w:r w:rsidR="00C709A5">
        <w:t>split</w:t>
      </w:r>
      <w:r>
        <w:t xml:space="preserve"> into two groups using the surface area heuristic (SAH).</w:t>
      </w:r>
    </w:p>
    <w:p w14:paraId="2AE10C92" w14:textId="6DB9ACBD" w:rsidR="000A3599" w:rsidRDefault="000A3599" w:rsidP="00355713">
      <w:pPr>
        <w:pStyle w:val="ListParagraph"/>
        <w:numPr>
          <w:ilvl w:val="0"/>
          <w:numId w:val="38"/>
        </w:numPr>
        <w:jc w:val="both"/>
      </w:pPr>
      <w:r>
        <w:t xml:space="preserve">Each group is then presented to its left and right child node respectively and they repeat step </w:t>
      </w:r>
      <w:r w:rsidR="00370F60">
        <w:t>2</w:t>
      </w:r>
      <w:r>
        <w:t xml:space="preserve">, </w:t>
      </w:r>
      <w:r w:rsidR="00370F60">
        <w:t>3</w:t>
      </w:r>
      <w:r>
        <w:t xml:space="preserve"> and  until </w:t>
      </w:r>
      <w:r w:rsidR="00C709A5">
        <w:t>there is only one object left in the group</w:t>
      </w:r>
      <w:r>
        <w:t>.</w:t>
      </w:r>
    </w:p>
    <w:p w14:paraId="311B4057" w14:textId="2C33958F" w:rsidR="007E639A" w:rsidRPr="007E639A" w:rsidRDefault="00810B68" w:rsidP="007E639A">
      <w:pPr>
        <w:jc w:val="both"/>
      </w:pPr>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532BCE">
        <w:t xml:space="preserve"> uses the surface area of the bounding box </w:t>
      </w:r>
      <w:r w:rsidR="00A96141">
        <w:t xml:space="preserve">and </w:t>
      </w:r>
      <w:r w:rsidR="00532BCE">
        <w:t>the number o</w:t>
      </w:r>
      <w:r w:rsidR="00A96141">
        <w:t>f</w:t>
      </w:r>
      <w:r w:rsidR="00532BCE">
        <w:t xml:space="preserve"> </w:t>
      </w:r>
      <w:r w:rsidR="00A849AE">
        <w:t>objects within the bounding box</w:t>
      </w:r>
      <w:r w:rsidR="00532BCE">
        <w:t xml:space="preserve"> </w:t>
      </w:r>
      <w:r w:rsidR="003672F2">
        <w:t xml:space="preserve">to determine the axis along which to divide </w:t>
      </w:r>
      <w:r w:rsidR="00265020">
        <w:t xml:space="preserve">the </w:t>
      </w:r>
      <w:r w:rsidR="003672F2">
        <w:t>objects</w:t>
      </w:r>
      <w:r w:rsidR="0083245B">
        <w:t xml:space="preserve"> spatially optimal</w:t>
      </w:r>
      <w:r w:rsidR="003672F2">
        <w:t>.</w:t>
      </w:r>
    </w:p>
    <w:p w14:paraId="71FBFAFF" w14:textId="70291B4E" w:rsidR="002A2647" w:rsidRDefault="00CC1748" w:rsidP="00BC32BC">
      <w:pPr>
        <w:pStyle w:val="Heading2"/>
        <w:jc w:val="both"/>
      </w:pPr>
      <w:bookmarkStart w:id="20" w:name="_Toc187403452"/>
      <w:r>
        <w:t>S</w:t>
      </w:r>
      <w:r w:rsidR="00E407E9">
        <w:t xml:space="preserve">phere </w:t>
      </w:r>
      <w:r w:rsidR="00557CE1">
        <w:t>T</w:t>
      </w:r>
      <w:r w:rsidR="00E407E9">
        <w:t>racin</w:t>
      </w:r>
      <w:r w:rsidR="005E2E34">
        <w:t>g</w:t>
      </w:r>
      <w:bookmarkEnd w:id="20"/>
    </w:p>
    <w:p w14:paraId="6AD8F967" w14:textId="77777777" w:rsidR="002A2647" w:rsidRDefault="002A2647" w:rsidP="00BC32BC">
      <w:pPr>
        <w:pStyle w:val="Heading3"/>
        <w:jc w:val="both"/>
      </w:pPr>
      <w:bookmarkStart w:id="21" w:name="_Toc187403453"/>
      <w:r>
        <w:t>Fundamentals</w:t>
      </w:r>
      <w:bookmarkEnd w:id="21"/>
    </w:p>
    <w:p w14:paraId="20E4CC7F" w14:textId="2BD7AC0F" w:rsidR="002A2647" w:rsidRDefault="00B86362" w:rsidP="00B86362">
      <w:pPr>
        <w:pStyle w:val="Heading4"/>
      </w:pPr>
      <w:r>
        <w:t>Signed distance fields</w:t>
      </w:r>
    </w:p>
    <w:p w14:paraId="5BFF7223" w14:textId="3A306A24" w:rsidR="002D07DE" w:rsidRDefault="004B4FB1" w:rsidP="00FB0E0C">
      <w:pPr>
        <w:jc w:val="both"/>
      </w:pPr>
      <w:r>
        <w:t xml:space="preserve">Another way to visualize 3D objects </w:t>
      </w:r>
      <w:r w:rsidR="009A634D">
        <w:t>is</w:t>
      </w:r>
      <w:r>
        <w:t xml:space="preserve"> </w:t>
      </w:r>
      <w:r w:rsidR="00D227D0">
        <w:t>SDF</w:t>
      </w:r>
      <w:r w:rsidR="0016176B">
        <w:t>s</w:t>
      </w:r>
      <w:r>
        <w:t>.</w:t>
      </w:r>
    </w:p>
    <w:p w14:paraId="7039A72A" w14:textId="74D24B36" w:rsidR="00FD43DD" w:rsidRDefault="009A7867" w:rsidP="00FB0E0C">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6C9AA084" w14:textId="3E90CE0A" w:rsidR="003E4A54" w:rsidRDefault="003E4A54" w:rsidP="00FB0E0C">
      <w:pPr>
        <w:jc w:val="both"/>
      </w:pPr>
      <w:r>
        <w:t xml:space="preserve">SDFs describe a shape </w:t>
      </w:r>
      <w:r w:rsidR="00B742E9">
        <w:t xml:space="preserve">in terms of distance </w:t>
      </w:r>
      <w:r w:rsidR="00711118">
        <w:t>of any point in space from the shapes boundary.</w:t>
      </w:r>
      <w:r w:rsidR="00116BB8">
        <w:t xml:space="preserve"> </w:t>
      </w:r>
    </w:p>
    <w:p w14:paraId="77FD058A" w14:textId="2BEC7929" w:rsidR="005440F3" w:rsidRDefault="00643EB2" w:rsidP="00FB0E0C">
      <w:pPr>
        <w:jc w:val="both"/>
      </w:pPr>
      <w:r>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FB0E0C">
        <w:instrText xml:space="preserve"> \* MERGEFORMAT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20"/>
                    <a:stretch>
                      <a:fillRect/>
                    </a:stretch>
                  </pic:blipFill>
                  <pic:spPr>
                    <a:xfrm>
                      <a:off x="0" y="0"/>
                      <a:ext cx="2509733" cy="2328550"/>
                    </a:xfrm>
                    <a:prstGeom prst="rect">
                      <a:avLst/>
                    </a:prstGeom>
                  </pic:spPr>
                </pic:pic>
              </a:graphicData>
            </a:graphic>
          </wp:inline>
        </w:drawing>
      </w:r>
    </w:p>
    <w:p w14:paraId="4B7FB506" w14:textId="2D0A082C" w:rsidR="00924A5F" w:rsidRDefault="00924A5F" w:rsidP="00924A5F">
      <w:pPr>
        <w:pStyle w:val="Caption"/>
        <w:jc w:val="center"/>
      </w:pPr>
      <w:bookmarkStart w:id="22" w:name="_Ref186400970"/>
      <w:bookmarkStart w:id="23" w:name="_Toc187409099"/>
      <w:r>
        <w:t xml:space="preserve">Figure </w:t>
      </w:r>
      <w:fldSimple w:instr=" SEQ Figure \* ARABIC ">
        <w:r w:rsidR="00921ECF">
          <w:rPr>
            <w:noProof/>
          </w:rPr>
          <w:t>6</w:t>
        </w:r>
      </w:fldSimple>
      <w:bookmarkEnd w:id="22"/>
      <w:r>
        <w:t>: Example of SDF output</w:t>
      </w:r>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bookmarkEnd w:id="23"/>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lastRenderedPageBreak/>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FB0E0C">
      <w:pPr>
        <w:jc w:val="both"/>
      </w:pPr>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FB0E0C">
      <w:pPr>
        <w:jc w:val="both"/>
      </w:pPr>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0ADCD4B7" w:rsidR="00D6180A" w:rsidRPr="00BB0F03" w:rsidRDefault="002A6A8F" w:rsidP="00FB0E0C">
      <w:pPr>
        <w:jc w:val="both"/>
      </w:pPr>
      <w:r>
        <w:t>The biggest benefit of SDFs is that they are usually fully implemented in the fragment shader</w:t>
      </w:r>
      <w:r w:rsidR="00892D32">
        <w:t>.</w:t>
      </w:r>
      <w:r w:rsidR="0074663F">
        <w:t xml:space="preserve"> Meaning this requires less memory than triangle meshes</w:t>
      </w:r>
      <w:r w:rsidR="003E4A54">
        <w:t xml:space="preserve"> which are stored in a file</w:t>
      </w:r>
      <w:r w:rsidR="005D0F67">
        <w:t xml:space="preserve"> format</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18D6CA95" w14:textId="77777777" w:rsidR="000C5E61" w:rsidRDefault="00A93F97" w:rsidP="00FB0E0C">
      <w:pPr>
        <w:jc w:val="both"/>
      </w:pPr>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p>
    <w:p w14:paraId="0CF55951" w14:textId="648B6CBD" w:rsidR="00B73BB3" w:rsidRDefault="00801899" w:rsidP="00FB0E0C">
      <w:pPr>
        <w:jc w:val="both"/>
      </w:pPr>
      <w:r>
        <w:t xml:space="preserve">In </w:t>
      </w:r>
      <w:r>
        <w:fldChar w:fldCharType="begin"/>
      </w:r>
      <w:r>
        <w:instrText xml:space="preserve"> REF _Ref186444364 \h </w:instrText>
      </w:r>
      <w:r w:rsidR="00FB0E0C">
        <w:instrText xml:space="preserve"> \* MERGEFORMAT </w:instrText>
      </w:r>
      <w:r>
        <w:fldChar w:fldCharType="separate"/>
      </w:r>
      <w:r>
        <w:t xml:space="preserve">Figure </w:t>
      </w:r>
      <w:r>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5A7D97A" w:rsidR="00B87651" w:rsidRDefault="00B87651" w:rsidP="00B87651">
      <w:pPr>
        <w:pStyle w:val="Caption"/>
        <w:jc w:val="center"/>
      </w:pPr>
      <w:bookmarkStart w:id="24" w:name="_Ref186444364"/>
      <w:bookmarkStart w:id="25" w:name="_Ref186444358"/>
      <w:bookmarkStart w:id="26" w:name="_Toc187409100"/>
      <w:r>
        <w:t xml:space="preserve">Figure </w:t>
      </w:r>
      <w:fldSimple w:instr=" SEQ Figure \* ARABIC ">
        <w:r w:rsidR="00921ECF">
          <w:rPr>
            <w:noProof/>
          </w:rPr>
          <w:t>7</w:t>
        </w:r>
      </w:fldSimple>
      <w:bookmarkEnd w:id="24"/>
      <w:r>
        <w:t xml:space="preserve">: Ray marching </w:t>
      </w:r>
      <w:r w:rsidR="00CB5D4A">
        <w:t xml:space="preserve">missing a </w:t>
      </w:r>
      <w:r>
        <w:t>surface</w:t>
      </w:r>
      <w:bookmarkEnd w:id="25"/>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6"/>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60C4909C"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7FA8615" w:rsidR="00020215" w:rsidRDefault="00116BB8" w:rsidP="00943C5D">
      <w:pPr>
        <w:pStyle w:val="ListParagraph"/>
        <w:numPr>
          <w:ilvl w:val="0"/>
          <w:numId w:val="27"/>
        </w:numPr>
        <w:jc w:val="both"/>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9899EAD" w:rsidR="00020215" w:rsidRDefault="00020215" w:rsidP="00943C5D">
      <w:pPr>
        <w:pStyle w:val="ListParagraph"/>
        <w:numPr>
          <w:ilvl w:val="1"/>
          <w:numId w:val="27"/>
        </w:numPr>
        <w:jc w:val="both"/>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4C5078">
        <w:t xml:space="preserve">, meaning </w:t>
      </w:r>
      <w:r w:rsidR="00D2606C">
        <w:t>the ray</w:t>
      </w:r>
      <w:r w:rsidR="004C5078">
        <w:t xml:space="preserve"> hit an object</w:t>
      </w:r>
    </w:p>
    <w:p w14:paraId="30E59C47" w14:textId="0C92C0E0" w:rsidR="00672F0E" w:rsidRDefault="00D315AC" w:rsidP="00943C5D">
      <w:pPr>
        <w:pStyle w:val="ListParagraph"/>
        <w:numPr>
          <w:ilvl w:val="1"/>
          <w:numId w:val="27"/>
        </w:numPr>
        <w:jc w:val="both"/>
      </w:pPr>
      <w:r>
        <w:t>The</w:t>
      </w:r>
      <w:r w:rsidR="004C5078">
        <w:t xml:space="preserve"> total distance travelled by the ray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lastRenderedPageBreak/>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6A2BA0C5"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w:t>
      </w:r>
      <w:r w:rsidR="00BB3574">
        <w:t xml:space="preserve">possible </w:t>
      </w:r>
      <w:r w:rsidR="00943C5D">
        <w:t xml:space="preserve">outcome ‘a’ 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possible</w:t>
      </w:r>
      <w:r w:rsidR="00EF1D36">
        <w:t xml:space="preserve"> outcome ‘b’ 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2"/>
                    <a:stretch>
                      <a:fillRect/>
                    </a:stretch>
                  </pic:blipFill>
                  <pic:spPr>
                    <a:xfrm>
                      <a:off x="0" y="0"/>
                      <a:ext cx="3169715" cy="1753841"/>
                    </a:xfrm>
                    <a:prstGeom prst="rect">
                      <a:avLst/>
                    </a:prstGeom>
                  </pic:spPr>
                </pic:pic>
              </a:graphicData>
            </a:graphic>
          </wp:inline>
        </w:drawing>
      </w:r>
    </w:p>
    <w:p w14:paraId="7ACA1995" w14:textId="6E4251B9" w:rsidR="000862AC" w:rsidRDefault="003D24C8" w:rsidP="00A307D4">
      <w:pPr>
        <w:pStyle w:val="Caption"/>
        <w:jc w:val="center"/>
      </w:pPr>
      <w:bookmarkStart w:id="27" w:name="_Ref186446781"/>
      <w:bookmarkStart w:id="28" w:name="_Toc187409101"/>
      <w:r>
        <w:t xml:space="preserve">Figure </w:t>
      </w:r>
      <w:fldSimple w:instr=" SEQ Figure \* ARABIC ">
        <w:r w:rsidR="00921ECF">
          <w:rPr>
            <w:noProof/>
          </w:rPr>
          <w:t>8</w:t>
        </w:r>
      </w:fldSimple>
      <w:bookmarkEnd w:id="27"/>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8"/>
      <w:r>
        <w:fldChar w:fldCharType="end"/>
      </w:r>
    </w:p>
    <w:p w14:paraId="7D0D68CF" w14:textId="1D847C32" w:rsidR="00683B7E" w:rsidRDefault="00913800" w:rsidP="00D75551">
      <w:pPr>
        <w:jc w:val="both"/>
      </w:pPr>
      <w:r>
        <w:t xml:space="preserve">While this approach is more memory friendly than using triangle meshes, it does mean the entire scene needs to be reconstructed every frame. </w:t>
      </w:r>
      <w:r w:rsidR="001F65AB">
        <w:t>A</w:t>
      </w:r>
      <w:r>
        <w:t>s SDFs 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56D2B082" w:rsidR="00D315AC" w:rsidRDefault="0037206A" w:rsidP="00D22746">
      <w:r>
        <w:t>The p</w:t>
      </w:r>
      <w:r w:rsidR="00D315AC">
        <w:t>seudo code</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3870BE0F" w:rsidR="00C52FF1" w:rsidRDefault="00825ABF" w:rsidP="004750D6">
      <w:r>
        <w:t>This is a heavy computation</w:t>
      </w:r>
      <w:r w:rsidR="0062655D">
        <w:t xml:space="preserve"> happening every frame for every ray at each step it takes.</w:t>
      </w:r>
      <w:r w:rsidR="00CD0E3C">
        <w:t xml:space="preserve"> If you have a</w:t>
      </w:r>
      <w:r w:rsidR="002400D5">
        <w:t>n</w:t>
      </w:r>
      <w:r w:rsidR="00CD0E3C">
        <w:t xml:space="preserve"> </w:t>
      </w:r>
      <w:r w:rsidR="00332211">
        <w:t>application window</w:t>
      </w:r>
      <w:r w:rsidR="00CD0E3C">
        <w:t xml:space="preserve">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7F13A44E" w14:textId="72268164" w:rsidR="00D6180A" w:rsidRDefault="00A87B22" w:rsidP="00534A45">
      <w:pPr>
        <w:pStyle w:val="Heading3"/>
      </w:pPr>
      <w:bookmarkStart w:id="29" w:name="_Toc187403454"/>
      <w:r>
        <w:t>Approaches</w:t>
      </w:r>
      <w:r w:rsidR="00534A45">
        <w:t xml:space="preserve"> </w:t>
      </w:r>
      <w:r w:rsidR="003035C4">
        <w:t>C</w:t>
      </w:r>
      <w:r w:rsidR="00534A45">
        <w:t>onsidered</w:t>
      </w:r>
      <w:bookmarkEnd w:id="29"/>
    </w:p>
    <w:p w14:paraId="781D7AD0" w14:textId="5577FD71" w:rsidR="004E206C" w:rsidRPr="002D2B30" w:rsidRDefault="00D35A37" w:rsidP="00837BD0">
      <w:pPr>
        <w:jc w:val="both"/>
      </w:pPr>
      <w:r>
        <w:t xml:space="preserve">To determine if </w:t>
      </w:r>
      <w:r w:rsidR="009873F5">
        <w:t xml:space="preserve">we </w:t>
      </w:r>
      <w:r>
        <w:t>can</w:t>
      </w:r>
      <w:r w:rsidR="00760BE7">
        <w:t xml:space="preserve"> </w:t>
      </w:r>
      <w:r w:rsidR="009873F5">
        <w:t xml:space="preserve">apply the same acceleration structures commonly used for ray tracing? </w:t>
      </w:r>
      <w:r w:rsidR="004E206C">
        <w:t xml:space="preserve">Creating a ray marcher from scratch is a hefty task and will take a considerable amount of time. </w:t>
      </w:r>
      <w:r w:rsidR="00FA0FE2">
        <w:t xml:space="preserve">The main goal </w:t>
      </w:r>
      <w:r w:rsidR="00F715CD">
        <w:t xml:space="preserve">is to compare the performance with and without </w:t>
      </w:r>
      <w:r w:rsidR="0068386C">
        <w:t>acceleration structures</w:t>
      </w:r>
      <w:r w:rsidR="00F715CD">
        <w:t>.</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73E39CB4" w:rsidR="009A7929" w:rsidRDefault="00635D3D" w:rsidP="00837BD0">
      <w:pPr>
        <w:jc w:val="both"/>
      </w:pPr>
      <w:r>
        <w:t xml:space="preserve">The </w:t>
      </w:r>
      <w:r w:rsidR="004F4CAB">
        <w:t xml:space="preserve">algorithm </w:t>
      </w:r>
      <w:r w:rsidR="001E279F">
        <w:t xml:space="preserve">completely </w:t>
      </w:r>
      <w:r w:rsidR="00402BED">
        <w:t>run</w:t>
      </w:r>
      <w:r w:rsidR="004F4CAB">
        <w:t>s</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lastRenderedPageBreak/>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4A59E3E8" w14:textId="4144AEDF" w:rsidR="005D0CC6" w:rsidRDefault="005D0CC6" w:rsidP="00837BD0">
      <w:pPr>
        <w:jc w:val="both"/>
      </w:pPr>
      <w:r>
        <w:t xml:space="preserve">Development speeds in C++ </w:t>
      </w:r>
    </w:p>
    <w:p w14:paraId="00700912" w14:textId="1D20D89D" w:rsidR="00AF79C9" w:rsidRPr="00BE2B2B" w:rsidRDefault="00F92E48" w:rsidP="00837BD0">
      <w:pPr>
        <w:jc w:val="both"/>
      </w:pPr>
      <w:r>
        <w:t>Writing regular C++ code is a huge benefit</w:t>
      </w:r>
      <w:r w:rsidR="008F1154">
        <w:t>. There is more functionality than when writing shader code.</w:t>
      </w:r>
      <w:r w:rsidR="00476109">
        <w:t xml:space="preserve"> </w:t>
      </w:r>
      <w:r w:rsidR="00BF35A8">
        <w:t>In C++ you can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44BD9D39"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w:t>
      </w:r>
      <w:r w:rsidR="00830796">
        <w:t>we only need a</w:t>
      </w:r>
      <w:r w:rsidR="00224489">
        <w:t xml:space="preserve"> </w:t>
      </w:r>
      <w:r w:rsidR="00D32542">
        <w:t>compute shader</w:t>
      </w:r>
      <w:r w:rsidR="005C03D3">
        <w:t>.</w:t>
      </w:r>
      <w:r w:rsidR="00862CC8">
        <w:t xml:space="preserve"> </w:t>
      </w:r>
      <w:r w:rsidR="00D14303">
        <w:t>O</w:t>
      </w:r>
      <w:r w:rsidR="00862CC8">
        <w:t xml:space="preserve">nce that has been set up using the API, </w:t>
      </w:r>
      <w:r w:rsidR="00D14303">
        <w:t>we only need to write</w:t>
      </w:r>
      <w:r w:rsidR="00862CC8">
        <w:t xml:space="preserve">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7CE77A25" w14:textId="346342BC" w:rsidR="00871E11" w:rsidRPr="00777687" w:rsidRDefault="00C3344B" w:rsidP="00777687">
      <w:r>
        <w:t>However, there aren’t</w:t>
      </w:r>
      <w:r w:rsidR="00811AE0">
        <w:t xml:space="preserve"> any method</w:t>
      </w:r>
      <w:r>
        <w:t>s</w:t>
      </w:r>
      <w:r w:rsidR="00811AE0">
        <w:t xml:space="preserve"> of capturing frames and looking at the output, like with “RenderDoc”. </w:t>
      </w:r>
      <w:r w:rsidR="00871E11">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48C3ABC0" w:rsidR="008F1AE4" w:rsidRPr="005C1F05" w:rsidRDefault="00544789" w:rsidP="00FB0E0C">
      <w:pPr>
        <w:jc w:val="both"/>
      </w:pPr>
      <w:r>
        <w:t>I chose c</w:t>
      </w:r>
      <w:r w:rsidR="008F1AE4">
        <w:t>ustom</w:t>
      </w:r>
      <w:r w:rsidR="005C1F05">
        <w:t xml:space="preserve"> implementation.</w:t>
      </w:r>
      <w:r w:rsidR="004D5223">
        <w:t xml:space="preserve"> </w:t>
      </w:r>
      <w:r w:rsidR="00BD2B95">
        <w:t xml:space="preserve">It will allow </w:t>
      </w:r>
      <w:r w:rsidR="00626074">
        <w:t xml:space="preserve">me to </w:t>
      </w:r>
      <w:r w:rsidR="00BD2B95">
        <w:t>gather</w:t>
      </w:r>
      <w:r w:rsidR="00626074">
        <w:t xml:space="preserve"> data easily, </w:t>
      </w:r>
    </w:p>
    <w:p w14:paraId="0E1CBB5E" w14:textId="5A8A19EA" w:rsidR="007900EC" w:rsidRDefault="002B7158" w:rsidP="00FB0E0C">
      <w:pPr>
        <w:tabs>
          <w:tab w:val="left" w:pos="3894"/>
        </w:tabs>
        <w:jc w:val="both"/>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1066399D" w:rsidR="007B7F69" w:rsidRDefault="007B7F69" w:rsidP="00FB0E0C">
      <w:pPr>
        <w:tabs>
          <w:tab w:val="left" w:pos="3894"/>
        </w:tabs>
        <w:jc w:val="both"/>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xml:space="preserve">, </w:t>
      </w:r>
      <w:r w:rsidR="002D699C">
        <w:t xml:space="preserve">especially </w:t>
      </w:r>
      <w:r w:rsidR="00626074">
        <w:t>when</w:t>
      </w:r>
      <w:r w:rsidR="00957E45">
        <w:t xml:space="preserve"> it comes to acceleration structures as they don’t provide any visual output.</w:t>
      </w:r>
      <w:r w:rsidR="000D799B">
        <w:t xml:space="preserve"> </w:t>
      </w:r>
    </w:p>
    <w:p w14:paraId="3D0EA72C" w14:textId="282EAE13" w:rsidR="002B7158" w:rsidRDefault="00133849" w:rsidP="00FB0E0C">
      <w:pPr>
        <w:tabs>
          <w:tab w:val="left" w:pos="3894"/>
        </w:tabs>
        <w:jc w:val="both"/>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42757E64" w:rsidR="00C86C54" w:rsidRDefault="00133849" w:rsidP="00FB0E0C">
      <w:pPr>
        <w:tabs>
          <w:tab w:val="left" w:pos="3894"/>
        </w:tabs>
        <w:jc w:val="both"/>
      </w:pPr>
      <w:r>
        <w:lastRenderedPageBreak/>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w:t>
      </w:r>
      <w:r w:rsidR="002E77DC">
        <w:t>experiment</w:t>
      </w:r>
      <w:r w:rsidR="002F2FD4">
        <w:t xml:space="preserve"> at more than 1 FPS</w:t>
      </w:r>
      <w:r w:rsidR="005D74BD">
        <w:t>.</w:t>
      </w:r>
    </w:p>
    <w:p w14:paraId="187AF2F5" w14:textId="2AF245ED" w:rsidR="002E1349" w:rsidRDefault="00CD037E" w:rsidP="00BC32BC">
      <w:pPr>
        <w:pStyle w:val="Heading1"/>
        <w:jc w:val="both"/>
      </w:pPr>
      <w:bookmarkStart w:id="30" w:name="_Toc187403455"/>
      <w:r>
        <w:t xml:space="preserve">Case </w:t>
      </w:r>
      <w:r w:rsidR="007B6959">
        <w:t>S</w:t>
      </w:r>
      <w:r>
        <w:t>tudy</w:t>
      </w:r>
      <w:bookmarkEnd w:id="30"/>
    </w:p>
    <w:p w14:paraId="0FD44461" w14:textId="77777777" w:rsidR="00ED39B9" w:rsidRDefault="00ED39B9" w:rsidP="00ED39B9"/>
    <w:p w14:paraId="3FC76CAF" w14:textId="722B4C7C" w:rsidR="000D5C84" w:rsidRDefault="006C0873" w:rsidP="00785CFF">
      <w:pPr>
        <w:pStyle w:val="Heading2"/>
      </w:pPr>
      <w:bookmarkStart w:id="31" w:name="_Toc187403456"/>
      <w:r>
        <w:t>AABB</w:t>
      </w:r>
      <w:r w:rsidR="00844E6B">
        <w:t>s</w:t>
      </w:r>
      <w:r w:rsidR="00785CFF">
        <w:t xml:space="preserve"> for </w:t>
      </w:r>
      <w:r w:rsidR="00CF24CD">
        <w:t>SDF</w:t>
      </w:r>
      <w:r w:rsidR="00A62BC6">
        <w:t>s</w:t>
      </w:r>
      <w:bookmarkEnd w:id="31"/>
    </w:p>
    <w:p w14:paraId="0B1E4776" w14:textId="7952AEF0" w:rsidR="00AB2CB4" w:rsidRDefault="00212DBA" w:rsidP="00AB2CB4">
      <w:pPr>
        <w:pStyle w:val="Heading3"/>
      </w:pPr>
      <w:bookmarkStart w:id="32" w:name="_Toc187403457"/>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32"/>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6FE0B2DC" w:rsidR="00D92883" w:rsidRDefault="00B77399" w:rsidP="00D92883">
      <w:pPr>
        <w:pStyle w:val="Heading3"/>
      </w:pPr>
      <w:bookmarkStart w:id="33" w:name="_Toc187403458"/>
      <w:r>
        <w:t xml:space="preserve">Box </w:t>
      </w:r>
      <w:r w:rsidR="001C62BA">
        <w:t>E</w:t>
      </w:r>
      <w:r w:rsidR="008C6686">
        <w:t xml:space="preserve">arly </w:t>
      </w:r>
      <w:r w:rsidR="001C62BA">
        <w:t>O</w:t>
      </w:r>
      <w:r w:rsidR="008C6686">
        <w:t>ut</w:t>
      </w:r>
      <w:bookmarkEnd w:id="33"/>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lastRenderedPageBreak/>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lastRenderedPageBreak/>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525907A5" w:rsidR="00660F8A" w:rsidRDefault="00D92883" w:rsidP="00660F8A">
      <w:pPr>
        <w:pStyle w:val="Heading3"/>
      </w:pPr>
      <w:bookmarkStart w:id="34" w:name="_Toc187403459"/>
      <w:r>
        <w:t xml:space="preserve">Sphere </w:t>
      </w:r>
      <w:r w:rsidR="00CB71FE">
        <w:t>E</w:t>
      </w:r>
      <w:r w:rsidR="0000421D">
        <w:t xml:space="preserve">arly </w:t>
      </w:r>
      <w:r w:rsidR="00CB71FE">
        <w:t>O</w:t>
      </w:r>
      <w:r w:rsidR="0000421D">
        <w:t>ut</w:t>
      </w:r>
      <w:bookmarkEnd w:id="34"/>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lastRenderedPageBreak/>
        <w:t>This shape is the cheapest possible calculation in ray marching.</w:t>
      </w:r>
    </w:p>
    <w:p w14:paraId="31A1D8C3" w14:textId="77777777" w:rsidR="00A55CD2" w:rsidRDefault="00FF1EA6" w:rsidP="00933139">
      <w:pPr>
        <w:jc w:val="both"/>
      </w:pPr>
      <w:r>
        <w:t xml:space="preserve">Due to the nature of the sphere if the </w:t>
      </w:r>
      <w:r w:rsidR="009F797C">
        <w:t>SDF</w:t>
      </w:r>
      <w:r>
        <w:t xml:space="preserv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5" w:name="_Toc187403460"/>
      <w:r>
        <w:t>Testing</w:t>
      </w:r>
      <w:bookmarkEnd w:id="35"/>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6" w:name="_Toc187403461"/>
      <w:r>
        <w:t>Results</w:t>
      </w:r>
      <w:bookmarkEnd w:id="36"/>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6BBFA659" w:rsidR="00D534D5" w:rsidRDefault="00F4054B" w:rsidP="00F4054B">
            <w:pPr>
              <w:pStyle w:val="Caption"/>
              <w:jc w:val="center"/>
            </w:pPr>
            <w:bookmarkStart w:id="37" w:name="_Toc187409102"/>
            <w:r>
              <w:t xml:space="preserve">Figure </w:t>
            </w:r>
            <w:fldSimple w:instr=" SEQ Figure \* ARABIC ">
              <w:r w:rsidR="00921ECF">
                <w:rPr>
                  <w:noProof/>
                </w:rPr>
                <w:t>9</w:t>
              </w:r>
            </w:fldSimple>
            <w:r>
              <w:t>: Link SDF in experiment</w:t>
            </w:r>
            <w:bookmarkEnd w:id="37"/>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3734527" w:rsidR="00A5579A" w:rsidRDefault="006E0FE5" w:rsidP="006E0FE5">
            <w:pPr>
              <w:pStyle w:val="Caption"/>
              <w:jc w:val="center"/>
            </w:pPr>
            <w:bookmarkStart w:id="38" w:name="_Toc187409103"/>
            <w:r>
              <w:t xml:space="preserve">Figure </w:t>
            </w:r>
            <w:fldSimple w:instr=" SEQ Figure \* ARABIC ">
              <w:r w:rsidR="00921ECF">
                <w:rPr>
                  <w:noProof/>
                </w:rPr>
                <w:t>10</w:t>
              </w:r>
            </w:fldSimple>
            <w:r>
              <w:t xml:space="preserve">: Pyramid </w:t>
            </w:r>
            <w:r w:rsidR="00B76C46">
              <w:t>SDF in experiment</w:t>
            </w:r>
            <w:bookmarkEnd w:id="38"/>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lastRenderedPageBreak/>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50331843" w:rsidR="00535D56" w:rsidRDefault="0082516E" w:rsidP="0082516E">
            <w:pPr>
              <w:pStyle w:val="Caption"/>
              <w:jc w:val="center"/>
            </w:pPr>
            <w:bookmarkStart w:id="39" w:name="_Toc187409104"/>
            <w:r>
              <w:t xml:space="preserve">Figure </w:t>
            </w:r>
            <w:fldSimple w:instr=" SEQ Figure \* ARABIC ">
              <w:r w:rsidR="00921ECF">
                <w:rPr>
                  <w:noProof/>
                </w:rPr>
                <w:t>11</w:t>
              </w:r>
            </w:fldSimple>
            <w:r>
              <w:t xml:space="preserve">: Mandel Bulb </w:t>
            </w:r>
            <w:r w:rsidR="006E0FE5">
              <w:t>SDF</w:t>
            </w:r>
            <w:r>
              <w:t xml:space="preserve"> in experiment</w:t>
            </w:r>
            <w:bookmarkEnd w:id="39"/>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6BE4B683" w:rsidR="00614AA7" w:rsidRDefault="00614AA7" w:rsidP="00535D56">
            <w:r>
              <w:t xml:space="preserve">The sphere as early </w:t>
            </w:r>
            <w:r w:rsidR="009038FD">
              <w:t>outperforms</w:t>
            </w:r>
            <w:r>
              <w:t xml:space="preserve"> better than the box early out.</w:t>
            </w:r>
          </w:p>
        </w:tc>
      </w:tr>
    </w:tbl>
    <w:p w14:paraId="05E957B4" w14:textId="6F9A5C43" w:rsidR="000472E5" w:rsidRDefault="00A8656A" w:rsidP="00A8656A">
      <w:pPr>
        <w:pStyle w:val="Heading2"/>
      </w:pPr>
      <w:bookmarkStart w:id="40" w:name="_Toc187403462"/>
      <w:r>
        <w:t>B</w:t>
      </w:r>
      <w:r w:rsidR="009E5EB5">
        <w:t>VHT</w:t>
      </w:r>
      <w:r>
        <w:t xml:space="preserve">ree for </w:t>
      </w:r>
      <w:r w:rsidR="00D3537D">
        <w:t>SDF</w:t>
      </w:r>
      <w:r>
        <w:t>s</w:t>
      </w:r>
      <w:bookmarkEnd w:id="40"/>
    </w:p>
    <w:p w14:paraId="213FE3B7" w14:textId="6E7110B5" w:rsidR="002C6EF6" w:rsidRDefault="00DC666C" w:rsidP="002C6EF6">
      <w:pPr>
        <w:pStyle w:val="Heading3"/>
      </w:pPr>
      <w:bookmarkStart w:id="41" w:name="_Toc187403463"/>
      <w:r>
        <w:t>B</w:t>
      </w:r>
      <w:r w:rsidR="00AE0D9F">
        <w:t>VHT</w:t>
      </w:r>
      <w:r w:rsidR="002C6EF6">
        <w:t xml:space="preserve">ree for </w:t>
      </w:r>
      <w:r w:rsidR="0087414C">
        <w:t>SDF</w:t>
      </w:r>
      <w:r w:rsidR="002C6EF6">
        <w:t xml:space="preserve">s </w:t>
      </w:r>
      <w:r w:rsidR="003B0A69">
        <w:t>A</w:t>
      </w:r>
      <w:r w:rsidR="002C6EF6">
        <w:t xml:space="preserve">re </w:t>
      </w:r>
      <w:r w:rsidR="003B0A69">
        <w:t>S</w:t>
      </w:r>
      <w:r w:rsidR="002C6EF6">
        <w:t xml:space="preserve">cene </w:t>
      </w:r>
      <w:r w:rsidR="003B0A69">
        <w:t>W</w:t>
      </w:r>
      <w:r w:rsidR="002C6EF6">
        <w:t>ide</w:t>
      </w:r>
      <w:bookmarkEnd w:id="41"/>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C6835BA" w:rsidR="00707F04" w:rsidRDefault="003A4BE7" w:rsidP="00107370">
      <w:pPr>
        <w:pStyle w:val="Heading3"/>
      </w:pPr>
      <w:bookmarkStart w:id="42" w:name="_Toc187403464"/>
      <w:r>
        <w:t>C</w:t>
      </w:r>
      <w:r w:rsidR="00107370">
        <w:t xml:space="preserve">onstructing the </w:t>
      </w:r>
      <w:r w:rsidR="00306752">
        <w:t>BVHT</w:t>
      </w:r>
      <w:r w:rsidR="00707F04">
        <w:t>ree</w:t>
      </w:r>
      <w:bookmarkEnd w:id="42"/>
    </w:p>
    <w:p w14:paraId="197617CC" w14:textId="77777777" w:rsidR="00517EAB" w:rsidRDefault="00707F04" w:rsidP="00707F04">
      <w:pPr>
        <w:pStyle w:val="Heading4"/>
      </w:pPr>
      <w:r>
        <w:t>A bvh-n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1D647C04" w:rsidR="000C376B" w:rsidRDefault="00BB7D2D" w:rsidP="00BB7D2D">
      <w:pPr>
        <w:pStyle w:val="Caption"/>
        <w:jc w:val="center"/>
      </w:pPr>
      <w:bookmarkStart w:id="43" w:name="_Toc187409105"/>
      <w:r>
        <w:t xml:space="preserve">Figure </w:t>
      </w:r>
      <w:fldSimple w:instr=" SEQ Figure \* ARABIC ">
        <w:r w:rsidR="00921ECF">
          <w:rPr>
            <w:noProof/>
          </w:rPr>
          <w:t>12</w:t>
        </w:r>
      </w:fldSimple>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3"/>
      <w:r w:rsidR="00AF1749">
        <w:fldChar w:fldCharType="end"/>
      </w:r>
    </w:p>
    <w:p w14:paraId="2AE224E3" w14:textId="54C95CBF" w:rsidR="004D6624" w:rsidRDefault="001F6FE3" w:rsidP="004D6624">
      <w:pPr>
        <w:pStyle w:val="Heading4"/>
      </w:pPr>
      <w:r>
        <w:t>determining the n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93BA7">
      <w:pPr>
        <w:pStyle w:val="ListParagraph"/>
        <w:numPr>
          <w:ilvl w:val="0"/>
          <w:numId w:val="38"/>
        </w:numPr>
        <w:jc w:val="both"/>
      </w:pPr>
      <w:r>
        <w:t>Then it splits the objects into two groups using the surface area heuristic (SAH).</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0DAD0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15AE3933" w14:textId="4A0CA772" w:rsidR="00C70C1F" w:rsidRDefault="00C70C1F" w:rsidP="00C70C1F">
      <w:r>
        <w:t xml:space="preserve">Splitting the objects </w:t>
      </w:r>
      <w:r w:rsidR="004C737A">
        <w:t xml:space="preserve">happens </w:t>
      </w:r>
      <w:r>
        <w:t>according to the</w:t>
      </w:r>
      <w:r w:rsidR="00A72E56">
        <w:t xml:space="preserve"> surface area heuristic</w:t>
      </w:r>
      <w:r>
        <w:t>.</w:t>
      </w:r>
      <w:r w:rsidR="00A72E56">
        <w:t xml:space="preserve"> </w:t>
      </w:r>
      <w:r w:rsidR="004C737A">
        <w:t xml:space="preserve">This evaluates the </w:t>
      </w:r>
      <w:r w:rsidR="0084590E">
        <w:t>optimal</w:t>
      </w:r>
      <w:r w:rsidR="008B2D9D">
        <w:t xml:space="preserve"> axis along which to separate the objects.</w:t>
      </w:r>
    </w:p>
    <w:p w14:paraId="0030E6B3"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vec3 bestAxis</w:t>
      </w:r>
    </w:p>
    <w:p w14:paraId="6F0F121A" w14:textId="246B122D"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0366EAD"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3340B50C"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46E4ACD" w14:textId="27B091D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666600"/>
          <w:sz w:val="17"/>
          <w:szCs w:val="17"/>
        </w:rPr>
      </w:pPr>
      <w:r>
        <w:rPr>
          <w:rFonts w:ascii="Consolas" w:hAnsi="Consolas" w:cs="Courier New"/>
          <w:sz w:val="17"/>
          <w:szCs w:val="17"/>
        </w:rPr>
        <w:t xml:space="preserve"> 5. </w:t>
      </w:r>
      <w:r w:rsidR="00051042">
        <w:rPr>
          <w:rFonts w:ascii="Consolas" w:hAnsi="Consolas" w:cs="Courier New"/>
          <w:sz w:val="17"/>
          <w:szCs w:val="17"/>
        </w:rPr>
        <w:t xml:space="preserve">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2B2E3AB2" w14:textId="77777777" w:rsidR="0072633A" w:rsidRDefault="0072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26387237" w14:textId="12AA51D3"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6. </w:t>
      </w:r>
      <w:r w:rsidR="00051042">
        <w:rPr>
          <w:rFonts w:ascii="Consolas" w:hAnsi="Consolas" w:cs="Courier New"/>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sidR="006623DC">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5E82765B" w14:textId="055EADF8"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7. </w:t>
      </w:r>
      <w:r w:rsidR="00051042">
        <w:rPr>
          <w:rFonts w:ascii="Consolas" w:hAnsi="Consolas" w:cs="Courier New"/>
          <w:sz w:val="17"/>
          <w:szCs w:val="17"/>
        </w:rPr>
        <w:t xml:space="preserve">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4E035ABF" w14:textId="305083C9"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8. </w:t>
      </w:r>
      <w:r w:rsidR="00051042">
        <w:rPr>
          <w:rFonts w:ascii="Consolas" w:hAnsi="Consolas" w:cs="Courier New"/>
          <w:sz w:val="17"/>
          <w:szCs w:val="17"/>
        </w:rPr>
        <w:t xml:space="preserve">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71BD3B7C" w14:textId="01D80B71"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9. </w:t>
      </w:r>
      <w:r w:rsidR="00051042">
        <w:rPr>
          <w:rFonts w:ascii="Consolas" w:hAnsi="Consolas" w:cs="Courier New"/>
          <w:sz w:val="17"/>
          <w:szCs w:val="17"/>
        </w:rPr>
        <w:t xml:space="preserve">    </w:t>
      </w:r>
      <w:r>
        <w:rPr>
          <w:rFonts w:ascii="Consolas" w:hAnsi="Consolas" w:cs="Courier New"/>
          <w:color w:val="000000"/>
          <w:sz w:val="17"/>
          <w:szCs w:val="17"/>
        </w:rPr>
        <w:t xml:space="preserve">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w:t>
      </w:r>
      <w:r w:rsidR="00DC36C4">
        <w:rPr>
          <w:rFonts w:ascii="Consolas" w:hAnsi="Consolas" w:cs="Courier New"/>
          <w:color w:val="000000"/>
          <w:sz w:val="17"/>
          <w:szCs w:val="17"/>
        </w:rPr>
        <w:t>O</w:t>
      </w:r>
      <w:r>
        <w:rPr>
          <w:rFonts w:ascii="Consolas" w:hAnsi="Consolas" w:cs="Courier New"/>
          <w:color w:val="000000"/>
          <w:sz w:val="17"/>
          <w:szCs w:val="17"/>
        </w:rPr>
        <w:t>bjects</w:t>
      </w:r>
    </w:p>
    <w:p w14:paraId="039FE5AF" w14:textId="60D9DF5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0.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w:t>
      </w:r>
      <w:r w:rsidR="00DC36C4">
        <w:rPr>
          <w:rFonts w:ascii="Consolas" w:hAnsi="Consolas" w:cs="Courier New"/>
          <w:color w:val="000000"/>
          <w:sz w:val="17"/>
          <w:szCs w:val="17"/>
        </w:rPr>
        <w:t>O</w:t>
      </w:r>
      <w:r>
        <w:rPr>
          <w:rFonts w:ascii="Consolas" w:hAnsi="Consolas" w:cs="Courier New"/>
          <w:color w:val="000000"/>
          <w:sz w:val="17"/>
          <w:szCs w:val="17"/>
        </w:rPr>
        <w:t>bjects</w:t>
      </w:r>
    </w:p>
    <w:p w14:paraId="576779C7" w14:textId="73313BEA" w:rsidR="0029212D"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1.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6D7B2709" w14:textId="77777777" w:rsidR="00051042" w:rsidRPr="00051042" w:rsidRDefault="0005104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p>
    <w:p w14:paraId="7D253F9A" w14:textId="6C1E449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2. </w:t>
      </w:r>
      <w:r w:rsidR="00051042">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1905E804" w14:textId="1793779F"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3. </w:t>
      </w:r>
      <w:r w:rsidR="00051042">
        <w:rPr>
          <w:rFonts w:ascii="Consolas" w:hAnsi="Consolas" w:cs="Courier New"/>
          <w:sz w:val="17"/>
          <w:szCs w:val="17"/>
        </w:rPr>
        <w:t xml:space="preserve">      </w:t>
      </w:r>
      <w:r>
        <w:rPr>
          <w:rFonts w:ascii="Consolas" w:hAnsi="Consolas" w:cs="Courier New"/>
          <w:color w:val="000000"/>
          <w:sz w:val="17"/>
          <w:szCs w:val="17"/>
        </w:rPr>
        <w:t xml:space="preserve">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2A298AE" w14:textId="670C23BE"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4. </w:t>
      </w:r>
      <w:r w:rsidR="00051042">
        <w:rPr>
          <w:rFonts w:ascii="Consolas" w:hAnsi="Consolas" w:cs="Courier New"/>
          <w:sz w:val="17"/>
          <w:szCs w:val="17"/>
        </w:rPr>
        <w:t xml:space="preserve">      </w:t>
      </w:r>
      <w:r>
        <w:rPr>
          <w:rFonts w:ascii="Consolas" w:hAnsi="Consolas" w:cs="Courier New"/>
          <w:color w:val="000000"/>
          <w:sz w:val="17"/>
          <w:szCs w:val="17"/>
        </w:rPr>
        <w:t xml:space="preserve">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02C7F9AC" w14:textId="13CA5F3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5. </w:t>
      </w:r>
      <w:r w:rsidR="00051042">
        <w:rPr>
          <w:rFonts w:ascii="Consolas" w:hAnsi="Consolas" w:cs="Courier New"/>
          <w:sz w:val="17"/>
          <w:szCs w:val="17"/>
        </w:rPr>
        <w:t xml:space="preserve">      </w:t>
      </w:r>
      <w:r>
        <w:rPr>
          <w:rFonts w:ascii="Consolas" w:hAnsi="Consolas" w:cs="Courier New"/>
          <w:color w:val="000000"/>
          <w:sz w:val="17"/>
          <w:szCs w:val="17"/>
        </w:rPr>
        <w:t xml:space="preserve">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9CD311D" w14:textId="77777777" w:rsidR="0029212D" w:rsidRDefault="0029212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4CC1E046"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44C5BE64"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26E26F5" w14:textId="0EC09042"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3B67245" w14:textId="3187CEE3" w:rsidR="001B1DD8" w:rsidRPr="00A72E56" w:rsidRDefault="009B5B02" w:rsidP="00C70C1F">
      <w:r>
        <w:t xml:space="preserve">By sorting the objects and calculating the index for which it is cheapest </w:t>
      </w:r>
      <w:r w:rsidR="003001BB">
        <w:t>to split them, t</w:t>
      </w:r>
      <w:r w:rsidR="00DC36C4">
        <w:t>he objects can be</w:t>
      </w:r>
      <w:r w:rsidR="0070227E">
        <w:t xml:space="preserve"> optimally sorted.</w:t>
      </w:r>
    </w:p>
    <w:p w14:paraId="68F239D8" w14:textId="6AFEA59E" w:rsidR="00AC7A55" w:rsidRDefault="0030568D" w:rsidP="00A214DA">
      <w:pPr>
        <w:pStyle w:val="Heading3"/>
      </w:pPr>
      <w:bookmarkStart w:id="44" w:name="_Toc187403465"/>
      <w:r>
        <w:t>U</w:t>
      </w:r>
      <w:r w:rsidR="00F02AAF">
        <w:t xml:space="preserve">sing the </w:t>
      </w:r>
      <w:r w:rsidR="0056383C">
        <w:t>BVHT</w:t>
      </w:r>
      <w:r w:rsidR="00F02AAF">
        <w:t>ree</w:t>
      </w:r>
      <w:bookmarkEnd w:id="44"/>
    </w:p>
    <w:p w14:paraId="6ED883FA" w14:textId="687F8B0F" w:rsidR="00FC17A2" w:rsidRDefault="00AC7A55" w:rsidP="00AC7A55">
      <w:r>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m_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77777777" w:rsidR="00A214DA" w:rsidRDefault="00666FB2" w:rsidP="0092152A">
      <w:r>
        <w:lastRenderedPageBreak/>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40587A43" w:rsidR="000E433F" w:rsidRDefault="00E6773F" w:rsidP="000E433F">
      <w:pPr>
        <w:pStyle w:val="Heading3"/>
      </w:pPr>
      <w:bookmarkStart w:id="45" w:name="_Toc187403466"/>
      <w:r>
        <w:t>T</w:t>
      </w:r>
      <w:r w:rsidR="00A214DA">
        <w:t>est</w:t>
      </w:r>
      <w:r w:rsidR="000E433F">
        <w:t>ing</w:t>
      </w:r>
      <w:bookmarkEnd w:id="45"/>
    </w:p>
    <w:p w14:paraId="2D2D5940" w14:textId="79DEE06B" w:rsidR="000E433F" w:rsidRDefault="000E433F" w:rsidP="000E433F">
      <w:r>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44187EFD" w:rsidR="000E433F" w:rsidRDefault="000E433F" w:rsidP="000E433F">
      <w:r>
        <w:t xml:space="preserve">For every </w:t>
      </w:r>
      <w:r w:rsidR="00070FE5">
        <w:t>scene</w:t>
      </w:r>
      <w:r>
        <w:t xml:space="preserve"> we tested without, with a sphere and with a box </w:t>
      </w:r>
      <w:r w:rsidR="00070FE5">
        <w:t>BVH</w:t>
      </w:r>
      <w:r w:rsidR="0009142D">
        <w:t>T</w:t>
      </w:r>
      <w:r w:rsidR="00070FE5">
        <w:t>ree</w:t>
      </w:r>
      <w:r>
        <w:t>.</w:t>
      </w:r>
    </w:p>
    <w:p w14:paraId="1D454075" w14:textId="1EA706EF" w:rsidR="000E433F" w:rsidRDefault="000E433F" w:rsidP="000E433F">
      <w:r>
        <w:t xml:space="preserve">For object and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46" w:name="_Toc187403467"/>
      <w:r>
        <w:t>Results</w:t>
      </w:r>
      <w:bookmarkEnd w:id="46"/>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lastRenderedPageBreak/>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50326FC3" w:rsidR="00D75679" w:rsidRDefault="00D75679" w:rsidP="00D75679">
            <w:pPr>
              <w:pStyle w:val="Caption"/>
              <w:jc w:val="center"/>
            </w:pPr>
            <w:bookmarkStart w:id="47" w:name="_Toc187409106"/>
            <w:r>
              <w:t xml:space="preserve">Figure </w:t>
            </w:r>
            <w:fldSimple w:instr=" SEQ Figure \* ARABIC ">
              <w:r w:rsidR="00921ECF">
                <w:rPr>
                  <w:noProof/>
                </w:rPr>
                <w:t>13</w:t>
              </w:r>
            </w:fldSimple>
            <w:r>
              <w:t>: Low complexity scene</w:t>
            </w:r>
            <w:bookmarkEnd w:id="47"/>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49647D1B" w:rsidR="00483F55" w:rsidRDefault="00483F55" w:rsidP="00483F55">
            <w:pPr>
              <w:pStyle w:val="Caption"/>
              <w:jc w:val="center"/>
            </w:pPr>
            <w:bookmarkStart w:id="48" w:name="_Toc187409107"/>
            <w:r>
              <w:t xml:space="preserve">Figure </w:t>
            </w:r>
            <w:fldSimple w:instr=" SEQ Figure \* ARABIC ">
              <w:r w:rsidR="00921ECF">
                <w:rPr>
                  <w:noProof/>
                </w:rPr>
                <w:t>14</w:t>
              </w:r>
            </w:fldSimple>
            <w:r>
              <w:t>: Medium complexity scene</w:t>
            </w:r>
            <w:bookmarkEnd w:id="48"/>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lastRenderedPageBreak/>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1BBD39C" w:rsidR="00156651" w:rsidRDefault="00921ECF" w:rsidP="00921ECF">
            <w:pPr>
              <w:pStyle w:val="Caption"/>
              <w:jc w:val="center"/>
            </w:pPr>
            <w:bookmarkStart w:id="49" w:name="_Toc187409108"/>
            <w:r>
              <w:t xml:space="preserve">Figure </w:t>
            </w:r>
            <w:fldSimple w:instr=" SEQ Figure \* ARABIC ">
              <w:r>
                <w:rPr>
                  <w:noProof/>
                </w:rPr>
                <w:t>15</w:t>
              </w:r>
            </w:fldSimple>
            <w:r>
              <w:t xml:space="preserve">: </w:t>
            </w:r>
            <w:r w:rsidRPr="004D2104">
              <w:t>High complexity scene</w:t>
            </w:r>
            <w:bookmarkEnd w:id="49"/>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scene, and thus benefit from the box approach most as they don’t use one value for all </w:t>
            </w:r>
            <w:r w:rsidR="00AC05B5">
              <w:t>node</w:t>
            </w:r>
            <w:r>
              <w:t xml:space="preserve"> boundaries.</w:t>
            </w:r>
            <w:r w:rsidR="00AC05B5">
              <w:t xml:space="preserve"> </w:t>
            </w:r>
          </w:p>
          <w:p w14:paraId="5E562FE9" w14:textId="1A3D61B5" w:rsidR="00711DD2" w:rsidRDefault="00ED0431" w:rsidP="001166A0">
            <w:r>
              <w:t xml:space="preserve">The SDFs themselves are </w:t>
            </w:r>
            <w:r w:rsidR="00711DD2">
              <w:t>highly</w:t>
            </w:r>
            <w:r>
              <w:t xml:space="preserve"> complex, so avoiding as many calculations as possible using the box BVH</w:t>
            </w:r>
            <w:r w:rsidR="00E83EDC">
              <w:t>T</w:t>
            </w:r>
            <w:r>
              <w:t>ree</w:t>
            </w:r>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50" w:name="_Toc187403468"/>
      <w:r>
        <w:lastRenderedPageBreak/>
        <w:t>Discussion</w:t>
      </w:r>
      <w:bookmarkEnd w:id="50"/>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19A87452" w14:textId="77777777" w:rsidR="001244FC" w:rsidRDefault="00377A45" w:rsidP="00BC32BC">
      <w:pPr>
        <w:jc w:val="both"/>
      </w:pPr>
      <w:r>
        <w:t xml:space="preserve">From the measurements </w:t>
      </w:r>
      <w:r w:rsidR="000441EB">
        <w:t>for the early out tests we can make a few observations</w:t>
      </w:r>
      <w:r>
        <w:t>.</w:t>
      </w:r>
      <w:r w:rsidR="000441EB">
        <w:t xml:space="preserve"> While, in almost all cases the performance </w:t>
      </w:r>
      <w:r w:rsidR="003F3F21">
        <w:t xml:space="preserve">is </w:t>
      </w:r>
      <w:r w:rsidR="000441EB">
        <w:t xml:space="preserve">improved </w:t>
      </w:r>
      <w:r w:rsidR="004F3B1E">
        <w:t xml:space="preserve">slightly, the best shape to use as early out is </w:t>
      </w:r>
      <w:r w:rsidR="00C778A1">
        <w:t>heavily</w:t>
      </w:r>
      <w:r w:rsidR="004F3B1E">
        <w:t xml:space="preserve"> dependent on the object it is trying to enclose.</w:t>
      </w:r>
      <w:r w:rsidR="00F70EF5">
        <w:t xml:space="preserve"> For the pyramid shape it was not beneficial as there is too much empty space in the early out shape.</w:t>
      </w:r>
      <w:r w:rsidR="00F30D2D">
        <w:t xml:space="preserve"> This was unexpected, but due to the nature SDFs are modeled makes sense.</w:t>
      </w:r>
    </w:p>
    <w:p w14:paraId="34F623FC" w14:textId="269CAFB6" w:rsidR="00B0034D" w:rsidRDefault="001244FC" w:rsidP="00BC32BC">
      <w:pPr>
        <w:jc w:val="both"/>
      </w:pPr>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the </w:t>
      </w:r>
      <w:r w:rsidR="00C131D5">
        <w:t xml:space="preserve">amount of </w:t>
      </w:r>
      <w:r w:rsidR="00D13657">
        <w:t xml:space="preserve">empty space in the </w:t>
      </w:r>
      <w:r w:rsidR="00C131D5">
        <w:t xml:space="preserve">sphere-shaped implementation becomes </w:t>
      </w:r>
      <w:r w:rsidR="00495D5B">
        <w:t>too</w:t>
      </w:r>
      <w:r w:rsidR="00C131D5">
        <w:t xml:space="preserve"> much</w:t>
      </w:r>
      <w:r w:rsidR="00495D5B">
        <w:t xml:space="preserve">. Using the </w:t>
      </w:r>
      <w:r w:rsidR="00C131D5">
        <w:t>box-shaped implementatio</w:t>
      </w:r>
      <w:r w:rsidR="00797968">
        <w:t>n</w:t>
      </w:r>
      <w:r w:rsidR="00495D5B">
        <w:t xml:space="preserve"> provides better detail and aligns more tightly with the underlying shapes</w:t>
      </w:r>
      <w:r w:rsidR="00C131D5">
        <w:t>.</w:t>
      </w:r>
    </w:p>
    <w:p w14:paraId="686A1685" w14:textId="71D4BB53" w:rsidR="00CA24DB" w:rsidRPr="00F30D2D" w:rsidRDefault="00B0034D" w:rsidP="00BC32BC">
      <w:pPr>
        <w:jc w:val="both"/>
      </w:pPr>
      <w:r>
        <w:t xml:space="preserve">We also learn from this experiment that this </w:t>
      </w:r>
      <w:r w:rsidR="004A0DFE">
        <w:t>isn’t a real time application</w:t>
      </w:r>
      <w:r>
        <w:t xml:space="preserve">. The frame </w:t>
      </w:r>
      <w:r w:rsidR="0035509D">
        <w:t>time</w:t>
      </w:r>
      <w:r>
        <w:t xml:space="preserve"> of the application </w:t>
      </w:r>
      <w:r w:rsidR="0035509D">
        <w:t xml:space="preserve">exceeds the minimum value </w:t>
      </w:r>
      <w:r w:rsidR="0035509D" w:rsidRPr="0035509D">
        <w:t>0.04166666666</w:t>
      </w:r>
      <w:r w:rsidR="0035509D">
        <w:t>ms (24FPS)</w:t>
      </w:r>
      <w:r w:rsidR="004A0DFE">
        <w:t xml:space="preserve"> in the simplest of scenes. </w:t>
      </w:r>
      <w:r w:rsidR="00733933">
        <w:t>While the CPU approach was helpful for quick development, a GPU-based approach should definitely be tested.</w:t>
      </w:r>
      <w:r w:rsidR="00CA24DB">
        <w:br w:type="page"/>
      </w:r>
    </w:p>
    <w:p w14:paraId="3C2F9225" w14:textId="547354EB" w:rsidR="000D5C84" w:rsidRDefault="000D5C84" w:rsidP="00BC32BC">
      <w:pPr>
        <w:pStyle w:val="Heading1"/>
        <w:jc w:val="both"/>
      </w:pPr>
      <w:bookmarkStart w:id="51" w:name="_Toc187403469"/>
      <w:r>
        <w:lastRenderedPageBreak/>
        <w:t>Conclusion</w:t>
      </w:r>
      <w:r w:rsidR="00D13657">
        <w:t xml:space="preserve"> &amp; </w:t>
      </w:r>
      <w:r w:rsidR="00AB1357">
        <w:t>F</w:t>
      </w:r>
      <w:r w:rsidR="00D13657">
        <w:t xml:space="preserve">uture </w:t>
      </w:r>
      <w:r w:rsidR="00AB1357">
        <w:t>W</w:t>
      </w:r>
      <w:r w:rsidR="00D13657">
        <w:t>ork</w:t>
      </w:r>
      <w:bookmarkEnd w:id="51"/>
    </w:p>
    <w:p w14:paraId="080678A6" w14:textId="77777777" w:rsidR="000D5C84" w:rsidRPr="000D5C84" w:rsidRDefault="000D5C84" w:rsidP="00BC32BC">
      <w:pPr>
        <w:jc w:val="both"/>
      </w:pPr>
    </w:p>
    <w:p w14:paraId="4DEA0958" w14:textId="66CC173F" w:rsidR="003C4C6D"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06E63927" w14:textId="60AFD7DB" w:rsidR="003F134A" w:rsidRDefault="003F134A" w:rsidP="003F134A">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w:t>
      </w:r>
      <w:r w:rsidR="00F2732C">
        <w:rPr>
          <w:rStyle w:val="SubtleEmphasis"/>
          <w:b/>
          <w:color w:val="auto"/>
          <w:highlight w:val="yellow"/>
        </w:rPr>
        <w:t>“</w:t>
      </w:r>
      <w:r>
        <w:rPr>
          <w:rStyle w:val="SubtleEmphasis"/>
          <w:b/>
          <w:color w:val="auto"/>
          <w:highlight w:val="yellow"/>
        </w:rPr>
        <w:t>conclusion</w:t>
      </w:r>
      <w:r w:rsidR="00F2732C">
        <w:rPr>
          <w:rStyle w:val="SubtleEmphasis"/>
          <w:b/>
          <w:color w:val="auto"/>
          <w:highlight w:val="yellow"/>
        </w:rPr>
        <w:t>”</w:t>
      </w:r>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4952C1EB" w14:textId="00A83CCE" w:rsidR="003F134A" w:rsidRDefault="005E513B" w:rsidP="0075197B">
      <w:pPr>
        <w:jc w:val="both"/>
      </w:pPr>
      <w:r>
        <w:t xml:space="preserve">Overall, the experiment </w:t>
      </w:r>
      <w:r w:rsidR="009E31F3">
        <w:t xml:space="preserve">yielded </w:t>
      </w:r>
      <w:r w:rsidR="00EF3CC9">
        <w:t>the expected</w:t>
      </w:r>
      <w:r w:rsidR="009E31F3">
        <w:t xml:space="preserve"> results and the encompassing research question: </w:t>
      </w:r>
      <w:r w:rsidR="0075197B">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 was mainly answered by the hypothesis: The sphere tracing rendering method should benefit in performance from mainstream optimization techniques used in ray tracing.</w:t>
      </w:r>
    </w:p>
    <w:p w14:paraId="038CA769" w14:textId="4243973A" w:rsidR="00485FB7" w:rsidRDefault="00485FB7" w:rsidP="0075197B">
      <w:pPr>
        <w:jc w:val="both"/>
      </w:pPr>
      <w:r>
        <w:t>For future work there are a few considerations to be made:</w:t>
      </w:r>
    </w:p>
    <w:p w14:paraId="28C04900" w14:textId="43DF6043" w:rsidR="00485FB7" w:rsidRDefault="00876329" w:rsidP="00485FB7">
      <w:pPr>
        <w:pStyle w:val="ListParagraph"/>
        <w:numPr>
          <w:ilvl w:val="0"/>
          <w:numId w:val="46"/>
        </w:numPr>
        <w:jc w:val="both"/>
      </w:pPr>
      <w:r>
        <w:t>This application</w:t>
      </w:r>
      <w:r w:rsidR="00DD3CE1">
        <w:t xml:space="preserve"> </w:t>
      </w:r>
      <w:r w:rsidR="00DC067F">
        <w:t>/</w:t>
      </w:r>
      <w:r w:rsidR="00DD3CE1">
        <w:t xml:space="preserve"> </w:t>
      </w:r>
      <w:r w:rsidR="00DC067F">
        <w:t>experiment</w:t>
      </w:r>
      <w:r>
        <w:t xml:space="preserve"> </w:t>
      </w:r>
      <w:r w:rsidR="00DC067F">
        <w:t xml:space="preserve">runs purely </w:t>
      </w:r>
      <w:r>
        <w:t>on the CPU, to test if this is feasible for real-time</w:t>
      </w:r>
      <w:r w:rsidR="000D6EC3">
        <w:t xml:space="preserve"> rendering methods</w:t>
      </w:r>
      <w:r>
        <w:t xml:space="preserve"> this should be implemented on the GPU.</w:t>
      </w:r>
    </w:p>
    <w:p w14:paraId="6C50DA69" w14:textId="45575E19" w:rsidR="000A6AF6" w:rsidRDefault="00DD3CE1" w:rsidP="00731168">
      <w:pPr>
        <w:pStyle w:val="ListParagraph"/>
        <w:numPr>
          <w:ilvl w:val="0"/>
          <w:numId w:val="46"/>
        </w:numPr>
        <w:jc w:val="both"/>
      </w:pPr>
      <w:r>
        <w:t>All construction of the acceleration structures happened at the start of the application / experiment</w:t>
      </w:r>
      <w:r w:rsidR="00AA5A3E">
        <w:t>.</w:t>
      </w:r>
      <w:r>
        <w:t xml:space="preserve"> </w:t>
      </w:r>
      <w:r w:rsidR="00AA5A3E">
        <w:t>None of them were ever</w:t>
      </w:r>
      <w:r>
        <w:t xml:space="preserve"> reconstructed dynamically at run time.</w:t>
      </w:r>
      <w:r w:rsidR="000A6AF6">
        <w:t xml:space="preserve"> </w:t>
      </w:r>
    </w:p>
    <w:p w14:paraId="57060BBD" w14:textId="77777777" w:rsidR="00EF3CC9" w:rsidRPr="00076829" w:rsidRDefault="00EF3CC9" w:rsidP="0075197B">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2" w:name="_Toc187403470"/>
      <w:r>
        <w:lastRenderedPageBreak/>
        <w:t xml:space="preserve">Critical </w:t>
      </w:r>
      <w:r w:rsidR="00CA24DB">
        <w:t>Reflection</w:t>
      </w:r>
      <w:bookmarkEnd w:id="52"/>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3" w:name="_Toc187403471"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3" w:displacedByCustomXml="prev"/>
    <w:p w14:paraId="01DCB350" w14:textId="77777777" w:rsidR="00ED39B9" w:rsidRDefault="00ED39B9" w:rsidP="009108B4">
      <w:pPr>
        <w:pStyle w:val="Bibliography"/>
      </w:pPr>
    </w:p>
    <w:p w14:paraId="30AF8571" w14:textId="77777777" w:rsidR="00810B68" w:rsidRPr="00810B68" w:rsidRDefault="00C221F5" w:rsidP="00810B68">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810B68" w:rsidRPr="00810B68">
        <w:rPr>
          <w:rFonts w:ascii="Calibri" w:hAnsi="Calibri" w:cs="Calibri"/>
        </w:rPr>
        <w:t xml:space="preserve">Bounding volume. (2024). In </w:t>
      </w:r>
      <w:r w:rsidR="00810B68" w:rsidRPr="00810B68">
        <w:rPr>
          <w:rFonts w:ascii="Calibri" w:hAnsi="Calibri" w:cs="Calibri"/>
          <w:i/>
          <w:iCs/>
        </w:rPr>
        <w:t>Wikipedia</w:t>
      </w:r>
      <w:r w:rsidR="00810B68" w:rsidRPr="00810B68">
        <w:rPr>
          <w:rFonts w:ascii="Calibri" w:hAnsi="Calibri" w:cs="Calibri"/>
        </w:rPr>
        <w:t>. https://en.wikipedia.org/w/index.php?title=Bounding_volume&amp;oldid=1226824951</w:t>
      </w:r>
    </w:p>
    <w:p w14:paraId="589F08CE" w14:textId="77777777" w:rsidR="00810B68" w:rsidRPr="00810B68" w:rsidRDefault="00810B68" w:rsidP="00810B68">
      <w:pPr>
        <w:pStyle w:val="Bibliography"/>
        <w:rPr>
          <w:rFonts w:ascii="Calibri" w:hAnsi="Calibri" w:cs="Calibri"/>
        </w:rPr>
      </w:pPr>
      <w:r w:rsidRPr="00810B68">
        <w:rPr>
          <w:rFonts w:ascii="Calibri" w:hAnsi="Calibri" w:cs="Calibri"/>
          <w:i/>
          <w:iCs/>
        </w:rPr>
        <w:t>Bounding Volume Hierarchies</w:t>
      </w:r>
      <w:r w:rsidRPr="00810B68">
        <w:rPr>
          <w:rFonts w:ascii="Calibri" w:hAnsi="Calibri" w:cs="Calibri"/>
        </w:rPr>
        <w:t>. (n.d.). Retrieved January 7, 2025, from https://pbr-book.org/3ed-2018/Primitives_and_Intersection_Acceleration/Bounding_Volume_Hierarchies</w:t>
      </w:r>
    </w:p>
    <w:p w14:paraId="6821AEFC" w14:textId="77777777" w:rsidR="00810B68" w:rsidRPr="00810B68" w:rsidRDefault="00810B68" w:rsidP="00810B68">
      <w:pPr>
        <w:pStyle w:val="Bibliography"/>
        <w:rPr>
          <w:rFonts w:ascii="Calibri" w:hAnsi="Calibri" w:cs="Calibri"/>
        </w:rPr>
      </w:pPr>
      <w:r w:rsidRPr="00810B68">
        <w:rPr>
          <w:rFonts w:ascii="Calibri" w:hAnsi="Calibri" w:cs="Calibri"/>
          <w:i/>
          <w:iCs/>
        </w:rPr>
        <w:t>CSSE451 Advanced Computer Graphics</w:t>
      </w:r>
      <w:r w:rsidRPr="00810B68">
        <w:rPr>
          <w:rFonts w:ascii="Calibri" w:hAnsi="Calibri" w:cs="Calibri"/>
        </w:rPr>
        <w:t>. (n.d.). Retrieved December 29, 2024, from https://www.rose-hulman.edu/class/cs/csse451/AABB/</w:t>
      </w:r>
    </w:p>
    <w:p w14:paraId="6F42E5D1" w14:textId="77777777" w:rsidR="00810B68" w:rsidRPr="00810B68" w:rsidRDefault="00810B68" w:rsidP="00810B68">
      <w:pPr>
        <w:pStyle w:val="Bibliography"/>
        <w:rPr>
          <w:rFonts w:ascii="Calibri" w:hAnsi="Calibri" w:cs="Calibri"/>
        </w:rPr>
      </w:pPr>
      <w:r w:rsidRPr="00810B68">
        <w:rPr>
          <w:rFonts w:ascii="Calibri" w:hAnsi="Calibri" w:cs="Calibri"/>
        </w:rPr>
        <w:t xml:space="preserve">Demoscene. (2019). In </w:t>
      </w:r>
      <w:r w:rsidRPr="00810B68">
        <w:rPr>
          <w:rFonts w:ascii="Calibri" w:hAnsi="Calibri" w:cs="Calibri"/>
          <w:i/>
          <w:iCs/>
        </w:rPr>
        <w:t>Wikipedia</w:t>
      </w:r>
      <w:r w:rsidRPr="00810B68">
        <w:rPr>
          <w:rFonts w:ascii="Calibri" w:hAnsi="Calibri" w:cs="Calibri"/>
        </w:rPr>
        <w:t>. https://nl.wikipedia.org/w/index.php?title=Demoscene&amp;oldid=53157976</w:t>
      </w:r>
    </w:p>
    <w:p w14:paraId="74776ED2" w14:textId="77777777" w:rsidR="00810B68" w:rsidRPr="00810B68" w:rsidRDefault="00810B68" w:rsidP="00810B68">
      <w:pPr>
        <w:pStyle w:val="Bibliography"/>
        <w:rPr>
          <w:rFonts w:ascii="Calibri" w:hAnsi="Calibri" w:cs="Calibri"/>
        </w:rPr>
      </w:pPr>
      <w:r w:rsidRPr="00810B68">
        <w:rPr>
          <w:rFonts w:ascii="Calibri" w:hAnsi="Calibri" w:cs="Calibri"/>
        </w:rPr>
        <w:t xml:space="preserve">Devred, M. (2022). </w:t>
      </w:r>
      <w:r w:rsidRPr="00810B68">
        <w:rPr>
          <w:rFonts w:ascii="Calibri" w:hAnsi="Calibri" w:cs="Calibri"/>
          <w:i/>
          <w:iCs/>
        </w:rPr>
        <w:t>Rendering 3D cross-sections of 4D Fractals</w:t>
      </w:r>
      <w:r w:rsidRPr="00810B68">
        <w:rPr>
          <w:rFonts w:ascii="Calibri" w:hAnsi="Calibri" w:cs="Calibri"/>
        </w:rPr>
        <w:t>. https://allpurposem.at/paper/2022/fractals.pdf</w:t>
      </w:r>
    </w:p>
    <w:p w14:paraId="24E35DB6" w14:textId="77777777" w:rsidR="00810B68" w:rsidRPr="00810B68" w:rsidRDefault="00810B68" w:rsidP="00810B68">
      <w:pPr>
        <w:pStyle w:val="Bibliography"/>
        <w:rPr>
          <w:rFonts w:ascii="Calibri" w:hAnsi="Calibri" w:cs="Calibri"/>
        </w:rPr>
      </w:pPr>
      <w:r w:rsidRPr="00810B68">
        <w:rPr>
          <w:rFonts w:ascii="Calibri" w:hAnsi="Calibri" w:cs="Calibri"/>
        </w:rPr>
        <w:t xml:space="preserve">Donnelly, W. (2005, April). </w:t>
      </w:r>
      <w:r w:rsidRPr="00810B68">
        <w:rPr>
          <w:rFonts w:ascii="Calibri" w:hAnsi="Calibri" w:cs="Calibri"/>
          <w:i/>
          <w:iCs/>
        </w:rPr>
        <w:t>Per-Pixel Displacement Mapping with Distance Functions</w:t>
      </w:r>
      <w:r w:rsidRPr="00810B68">
        <w:rPr>
          <w:rFonts w:ascii="Calibri" w:hAnsi="Calibri" w:cs="Calibri"/>
        </w:rPr>
        <w:t>. NVIDIA Developer. https://developer.nvidia.com/gpugems/gpugems2/part-i-geometric-complexity/chapter-8-pixel-displacement-mapping-distance-functions</w:t>
      </w:r>
    </w:p>
    <w:p w14:paraId="418EC67D" w14:textId="77777777" w:rsidR="00810B68" w:rsidRPr="00810B68" w:rsidRDefault="00810B68" w:rsidP="00810B68">
      <w:pPr>
        <w:pStyle w:val="Bibliography"/>
        <w:rPr>
          <w:rFonts w:ascii="Calibri" w:hAnsi="Calibri" w:cs="Calibri"/>
        </w:rPr>
      </w:pPr>
      <w:r w:rsidRPr="00810B68">
        <w:rPr>
          <w:rFonts w:ascii="Calibri" w:hAnsi="Calibri" w:cs="Calibri"/>
          <w:i/>
          <w:iCs/>
        </w:rPr>
        <w:t>Figure 3: The signed distance-field of a given oriented surface S...</w:t>
      </w:r>
      <w:r w:rsidRPr="00810B68">
        <w:rPr>
          <w:rFonts w:ascii="Calibri" w:hAnsi="Calibri" w:cs="Calibri"/>
        </w:rPr>
        <w:t xml:space="preserve"> (n.d.). ResearchGate. Retrieved January 7, 2025, from https://www.researchgate.net/figure/The-signed-distance-field-of-a-given-oriented-surface-S-left-classifies-the-R-3-space_fig1_263593124</w:t>
      </w:r>
    </w:p>
    <w:p w14:paraId="1D618C2B" w14:textId="77777777" w:rsidR="00810B68" w:rsidRPr="00810B68" w:rsidRDefault="00810B68" w:rsidP="00810B68">
      <w:pPr>
        <w:pStyle w:val="Bibliography"/>
        <w:rPr>
          <w:rFonts w:ascii="Calibri" w:hAnsi="Calibri" w:cs="Calibri"/>
        </w:rPr>
      </w:pPr>
      <w:r w:rsidRPr="00810B68">
        <w:rPr>
          <w:rFonts w:ascii="Calibri" w:hAnsi="Calibri" w:cs="Calibri"/>
        </w:rPr>
        <w:t xml:space="preserve">Goren, O. (2021, December 7). TREES DATA STRUCTURE. </w:t>
      </w:r>
      <w:r w:rsidRPr="00810B68">
        <w:rPr>
          <w:rFonts w:ascii="Calibri" w:hAnsi="Calibri" w:cs="Calibri"/>
          <w:i/>
          <w:iCs/>
        </w:rPr>
        <w:t>Medium</w:t>
      </w:r>
      <w:r w:rsidRPr="00810B68">
        <w:rPr>
          <w:rFonts w:ascii="Calibri" w:hAnsi="Calibri" w:cs="Calibri"/>
        </w:rPr>
        <w:t>. https://medium.com/@omergrn25/trees-data-structure-1c566db3b726</w:t>
      </w:r>
    </w:p>
    <w:p w14:paraId="424B1088" w14:textId="77777777" w:rsidR="00810B68" w:rsidRPr="00810B68" w:rsidRDefault="00810B68" w:rsidP="00810B68">
      <w:pPr>
        <w:pStyle w:val="Bibliography"/>
        <w:rPr>
          <w:rFonts w:ascii="Calibri" w:hAnsi="Calibri" w:cs="Calibri"/>
        </w:rPr>
      </w:pPr>
      <w:r w:rsidRPr="00810B68">
        <w:rPr>
          <w:rFonts w:ascii="Calibri" w:hAnsi="Calibri" w:cs="Calibri"/>
        </w:rPr>
        <w:t xml:space="preserve">Hart, J. C. (1996). </w:t>
      </w:r>
      <w:r w:rsidRPr="00810B68">
        <w:rPr>
          <w:rFonts w:ascii="Calibri" w:hAnsi="Calibri" w:cs="Calibri"/>
          <w:i/>
          <w:iCs/>
        </w:rPr>
        <w:t>Sphere tracing: A geometric method for the antialiased ray tracing of implicit surfaces</w:t>
      </w:r>
      <w:r w:rsidRPr="00810B68">
        <w:rPr>
          <w:rFonts w:ascii="Calibri" w:hAnsi="Calibri" w:cs="Calibri"/>
        </w:rPr>
        <w:t>. http://link.springer.com/10.1007/s003710050084</w:t>
      </w:r>
    </w:p>
    <w:p w14:paraId="54C6131D" w14:textId="77777777" w:rsidR="00810B68" w:rsidRPr="00810B68" w:rsidRDefault="00810B68" w:rsidP="00810B68">
      <w:pPr>
        <w:pStyle w:val="Bibliography"/>
        <w:rPr>
          <w:rFonts w:ascii="Calibri" w:hAnsi="Calibri" w:cs="Calibri"/>
        </w:rPr>
      </w:pPr>
      <w:r w:rsidRPr="00810B68">
        <w:rPr>
          <w:rFonts w:ascii="Calibri" w:hAnsi="Calibri" w:cs="Calibri"/>
          <w:i/>
          <w:iCs/>
        </w:rPr>
        <w:t>Introduction to Acceleration Structures</w:t>
      </w:r>
      <w:r w:rsidRPr="00810B68">
        <w:rPr>
          <w:rFonts w:ascii="Calibri" w:hAnsi="Calibri" w:cs="Calibri"/>
        </w:rPr>
        <w:t>. (n.d.). Retrieved January 10, 2025, from https://www.scratchapixel.com/lessons/3d-basic-rendering/introduction-acceleration-structure/bounding-volume-hierarchy-BVH-part1.html</w:t>
      </w:r>
    </w:p>
    <w:p w14:paraId="4DD813FB" w14:textId="77777777" w:rsidR="00810B68" w:rsidRPr="00810B68" w:rsidRDefault="00810B68" w:rsidP="00810B68">
      <w:pPr>
        <w:pStyle w:val="Bibliography"/>
        <w:rPr>
          <w:rFonts w:ascii="Calibri" w:hAnsi="Calibri" w:cs="Calibri"/>
        </w:rPr>
      </w:pPr>
      <w:r w:rsidRPr="00810B68">
        <w:rPr>
          <w:rFonts w:ascii="Calibri" w:hAnsi="Calibri" w:cs="Calibri"/>
        </w:rPr>
        <w:lastRenderedPageBreak/>
        <w:t xml:space="preserve">Kay, T. L., &amp; Kajiya, J. T. (1986). Ray tracing complex scenes. </w:t>
      </w:r>
      <w:r w:rsidRPr="00810B68">
        <w:rPr>
          <w:rFonts w:ascii="Calibri" w:hAnsi="Calibri" w:cs="Calibri"/>
          <w:i/>
          <w:iCs/>
        </w:rPr>
        <w:t>ACM SIGGRAPH Computer Graphics</w:t>
      </w:r>
      <w:r w:rsidRPr="00810B68">
        <w:rPr>
          <w:rFonts w:ascii="Calibri" w:hAnsi="Calibri" w:cs="Calibri"/>
        </w:rPr>
        <w:t xml:space="preserve">, </w:t>
      </w:r>
      <w:r w:rsidRPr="00810B68">
        <w:rPr>
          <w:rFonts w:ascii="Calibri" w:hAnsi="Calibri" w:cs="Calibri"/>
          <w:i/>
          <w:iCs/>
        </w:rPr>
        <w:t>20</w:t>
      </w:r>
      <w:r w:rsidRPr="00810B68">
        <w:rPr>
          <w:rFonts w:ascii="Calibri" w:hAnsi="Calibri" w:cs="Calibri"/>
        </w:rPr>
        <w:t>(4), 269–278. https://doi.org/10.1145/15886.15916</w:t>
      </w:r>
    </w:p>
    <w:p w14:paraId="758352DB" w14:textId="77777777" w:rsidR="00810B68" w:rsidRPr="00810B68" w:rsidRDefault="00810B68" w:rsidP="00810B68">
      <w:pPr>
        <w:pStyle w:val="Bibliography"/>
        <w:rPr>
          <w:rFonts w:ascii="Calibri" w:hAnsi="Calibri" w:cs="Calibri"/>
        </w:rPr>
      </w:pPr>
      <w:r w:rsidRPr="00810B68">
        <w:rPr>
          <w:rFonts w:ascii="Calibri" w:hAnsi="Calibri" w:cs="Calibri"/>
        </w:rPr>
        <w:t xml:space="preserve">MacDonald, J. D., &amp; Booth, K. S. (1990). Heuristics for ray tracing using space subdivision. </w:t>
      </w:r>
      <w:r w:rsidRPr="00810B68">
        <w:rPr>
          <w:rFonts w:ascii="Calibri" w:hAnsi="Calibri" w:cs="Calibri"/>
          <w:i/>
          <w:iCs/>
        </w:rPr>
        <w:t>The Visual Computer</w:t>
      </w:r>
      <w:r w:rsidRPr="00810B68">
        <w:rPr>
          <w:rFonts w:ascii="Calibri" w:hAnsi="Calibri" w:cs="Calibri"/>
        </w:rPr>
        <w:t xml:space="preserve">, </w:t>
      </w:r>
      <w:r w:rsidRPr="00810B68">
        <w:rPr>
          <w:rFonts w:ascii="Calibri" w:hAnsi="Calibri" w:cs="Calibri"/>
          <w:i/>
          <w:iCs/>
        </w:rPr>
        <w:t>6</w:t>
      </w:r>
      <w:r w:rsidRPr="00810B68">
        <w:rPr>
          <w:rFonts w:ascii="Calibri" w:hAnsi="Calibri" w:cs="Calibri"/>
        </w:rPr>
        <w:t>(3), 153–166. https://doi.org/10.1007/BF01911006</w:t>
      </w:r>
    </w:p>
    <w:p w14:paraId="4A0E911F" w14:textId="77777777" w:rsidR="00810B68" w:rsidRPr="00810B68" w:rsidRDefault="00810B68" w:rsidP="00810B68">
      <w:pPr>
        <w:pStyle w:val="Bibliography"/>
        <w:rPr>
          <w:rFonts w:ascii="Calibri" w:hAnsi="Calibri" w:cs="Calibri"/>
        </w:rPr>
      </w:pPr>
      <w:r w:rsidRPr="00810B68">
        <w:rPr>
          <w:rFonts w:ascii="Calibri" w:hAnsi="Calibri" w:cs="Calibri"/>
        </w:rPr>
        <w:t xml:space="preserve">Papaioannou, G., Menexi, M., &amp; Papadopoulos, C. (2010). </w:t>
      </w:r>
      <w:r w:rsidRPr="00810B68">
        <w:rPr>
          <w:rFonts w:ascii="Calibri" w:hAnsi="Calibri" w:cs="Calibri"/>
          <w:i/>
          <w:iCs/>
        </w:rPr>
        <w:t>Real-Time Volume-Based Ambient Occlusion</w:t>
      </w:r>
      <w:r w:rsidRPr="00810B68">
        <w:rPr>
          <w:rFonts w:ascii="Calibri" w:hAnsi="Calibri" w:cs="Calibri"/>
        </w:rPr>
        <w:t>. https://www.researchgate.net/publication/45113929_Real-Time_Volume-Based_Ambient_Occlusion</w:t>
      </w:r>
    </w:p>
    <w:p w14:paraId="2BE22BF4" w14:textId="77777777" w:rsidR="00810B68" w:rsidRPr="00810B68" w:rsidRDefault="00810B68" w:rsidP="00810B68">
      <w:pPr>
        <w:pStyle w:val="Bibliography"/>
        <w:rPr>
          <w:rFonts w:ascii="Calibri" w:hAnsi="Calibri" w:cs="Calibri"/>
        </w:rPr>
      </w:pPr>
      <w:r w:rsidRPr="00810B68">
        <w:rPr>
          <w:rFonts w:ascii="Calibri" w:hAnsi="Calibri" w:cs="Calibri"/>
        </w:rPr>
        <w:t xml:space="preserve">Quilez, I. (n.d.). </w:t>
      </w:r>
      <w:r w:rsidRPr="00810B68">
        <w:rPr>
          <w:rFonts w:ascii="Calibri" w:hAnsi="Calibri" w:cs="Calibri"/>
          <w:i/>
          <w:iCs/>
        </w:rPr>
        <w:t>Inigo Quilez</w:t>
      </w:r>
      <w:r w:rsidRPr="00810B68">
        <w:rPr>
          <w:rFonts w:ascii="Calibri" w:hAnsi="Calibri" w:cs="Calibri"/>
        </w:rPr>
        <w:t>. Retrieved December 29, 2024, from https://iquilezles.org</w:t>
      </w:r>
    </w:p>
    <w:p w14:paraId="1EBCF361" w14:textId="77777777" w:rsidR="00810B68" w:rsidRPr="00810B68" w:rsidRDefault="00810B68" w:rsidP="00810B68">
      <w:pPr>
        <w:pStyle w:val="Bibliography"/>
        <w:rPr>
          <w:rFonts w:ascii="Calibri" w:hAnsi="Calibri" w:cs="Calibri"/>
        </w:rPr>
      </w:pPr>
      <w:r w:rsidRPr="00810B68">
        <w:rPr>
          <w:rFonts w:ascii="Calibri" w:hAnsi="Calibri" w:cs="Calibri"/>
        </w:rPr>
        <w:t xml:space="preserve">Ray marching. (2024). In </w:t>
      </w:r>
      <w:r w:rsidRPr="00810B68">
        <w:rPr>
          <w:rFonts w:ascii="Calibri" w:hAnsi="Calibri" w:cs="Calibri"/>
          <w:i/>
          <w:iCs/>
        </w:rPr>
        <w:t>Wikipedia</w:t>
      </w:r>
      <w:r w:rsidRPr="00810B68">
        <w:rPr>
          <w:rFonts w:ascii="Calibri" w:hAnsi="Calibri" w:cs="Calibri"/>
        </w:rPr>
        <w:t>. https://en.wikipedia.org/w/index.php?title=Ray_marching&amp;oldid=1265162208</w:t>
      </w:r>
    </w:p>
    <w:p w14:paraId="51D18B81" w14:textId="77777777" w:rsidR="00810B68" w:rsidRPr="00810B68" w:rsidRDefault="00810B68" w:rsidP="00810B68">
      <w:pPr>
        <w:pStyle w:val="Bibliography"/>
        <w:rPr>
          <w:rFonts w:ascii="Calibri" w:hAnsi="Calibri" w:cs="Calibri"/>
        </w:rPr>
      </w:pPr>
      <w:r w:rsidRPr="00810B68">
        <w:rPr>
          <w:rFonts w:ascii="Calibri" w:hAnsi="Calibri" w:cs="Calibri"/>
          <w:i/>
          <w:iCs/>
        </w:rPr>
        <w:t>Ray Tracing | NVIDIA Developer</w:t>
      </w:r>
      <w:r w:rsidRPr="00810B68">
        <w:rPr>
          <w:rFonts w:ascii="Calibri" w:hAnsi="Calibri" w:cs="Calibri"/>
        </w:rPr>
        <w:t>. (n.d.). Retrieved December 29, 2024, from https://developer.nvidia.com/discover/ray-tracing</w:t>
      </w:r>
    </w:p>
    <w:p w14:paraId="6EE1C7B3" w14:textId="77777777" w:rsidR="00810B68" w:rsidRPr="00810B68" w:rsidRDefault="00810B68" w:rsidP="00810B68">
      <w:pPr>
        <w:pStyle w:val="Bibliography"/>
        <w:rPr>
          <w:rFonts w:ascii="Calibri" w:hAnsi="Calibri" w:cs="Calibri"/>
        </w:rPr>
      </w:pPr>
      <w:r w:rsidRPr="00810B68">
        <w:rPr>
          <w:rFonts w:ascii="Calibri" w:hAnsi="Calibri" w:cs="Calibri"/>
        </w:rPr>
        <w:t xml:space="preserve">Schneider, A. (2024, July 25). </w:t>
      </w:r>
      <w:r w:rsidRPr="00810B68">
        <w:rPr>
          <w:rFonts w:ascii="Calibri" w:hAnsi="Calibri" w:cs="Calibri"/>
          <w:i/>
          <w:iCs/>
        </w:rPr>
        <w:t>Synthesizing Realistic Clouds for Video Games</w:t>
      </w:r>
      <w:r w:rsidRPr="00810B68">
        <w:rPr>
          <w:rFonts w:ascii="Calibri" w:hAnsi="Calibri" w:cs="Calibri"/>
        </w:rPr>
        <w:t>. https://www.guerrilla-games.com/read/synthesizing-realistic-clouds-for-video-games</w:t>
      </w:r>
    </w:p>
    <w:p w14:paraId="66B7172F" w14:textId="77777777" w:rsidR="00810B68" w:rsidRPr="00810B68" w:rsidRDefault="00810B68" w:rsidP="00810B68">
      <w:pPr>
        <w:pStyle w:val="Bibliography"/>
        <w:rPr>
          <w:rFonts w:ascii="Calibri" w:hAnsi="Calibri" w:cs="Calibri"/>
        </w:rPr>
      </w:pPr>
      <w:r w:rsidRPr="00810B68">
        <w:rPr>
          <w:rFonts w:ascii="Calibri" w:hAnsi="Calibri" w:cs="Calibri"/>
        </w:rPr>
        <w:t xml:space="preserve">Sebastian Lague (Director). (2024, June 12). </w:t>
      </w:r>
      <w:r w:rsidRPr="00810B68">
        <w:rPr>
          <w:rFonts w:ascii="Calibri" w:hAnsi="Calibri" w:cs="Calibri"/>
          <w:i/>
          <w:iCs/>
        </w:rPr>
        <w:t>Coding Adventure: Optimizing a Ray Tracer (by building a BVH)</w:t>
      </w:r>
      <w:r w:rsidRPr="00810B68">
        <w:rPr>
          <w:rFonts w:ascii="Calibri" w:hAnsi="Calibri" w:cs="Calibri"/>
        </w:rPr>
        <w:t xml:space="preserve"> [Video recording]. https://www.youtube.com/watch?v=C1H4zIiCOaI</w:t>
      </w:r>
    </w:p>
    <w:p w14:paraId="19015B57" w14:textId="77777777" w:rsidR="00810B68" w:rsidRPr="00810B68" w:rsidRDefault="00810B68" w:rsidP="00810B68">
      <w:pPr>
        <w:pStyle w:val="Bibliography"/>
        <w:rPr>
          <w:rFonts w:ascii="Calibri" w:hAnsi="Calibri" w:cs="Calibri"/>
        </w:rPr>
      </w:pPr>
      <w:r w:rsidRPr="00810B68">
        <w:rPr>
          <w:rFonts w:ascii="Calibri" w:hAnsi="Calibri" w:cs="Calibri"/>
        </w:rPr>
        <w:t xml:space="preserve">Tomczak, L. J. (2012). </w:t>
      </w:r>
      <w:r w:rsidRPr="00810B68">
        <w:rPr>
          <w:rFonts w:ascii="Calibri" w:hAnsi="Calibri" w:cs="Calibri"/>
          <w:i/>
          <w:iCs/>
        </w:rPr>
        <w:t>GPU Ray Marching of Distance Fields</w:t>
      </w:r>
      <w:r w:rsidRPr="00810B68">
        <w:rPr>
          <w:rFonts w:ascii="Calibri" w:hAnsi="Calibri" w:cs="Calibri"/>
        </w:rPr>
        <w:t xml:space="preserve"> [Technical University of Denmark]. https://www2.imm.dtu.dk/pubdb/edoc/imm6392.pdf</w:t>
      </w:r>
    </w:p>
    <w:p w14:paraId="6419D658" w14:textId="77777777" w:rsidR="00810B68" w:rsidRPr="00810B68" w:rsidRDefault="00810B68" w:rsidP="00810B68">
      <w:pPr>
        <w:pStyle w:val="Bibliography"/>
        <w:rPr>
          <w:rFonts w:ascii="Calibri" w:hAnsi="Calibri" w:cs="Calibri"/>
        </w:rPr>
      </w:pPr>
      <w:r w:rsidRPr="00810B68">
        <w:rPr>
          <w:rFonts w:ascii="Calibri" w:hAnsi="Calibri" w:cs="Calibri"/>
        </w:rPr>
        <w:t xml:space="preserve">Triangle mesh. (2024). In </w:t>
      </w:r>
      <w:r w:rsidRPr="00810B68">
        <w:rPr>
          <w:rFonts w:ascii="Calibri" w:hAnsi="Calibri" w:cs="Calibri"/>
          <w:i/>
          <w:iCs/>
        </w:rPr>
        <w:t>Wikipedia</w:t>
      </w:r>
      <w:r w:rsidRPr="00810B68">
        <w:rPr>
          <w:rFonts w:ascii="Calibri" w:hAnsi="Calibri" w:cs="Calibri"/>
        </w:rPr>
        <w:t>. https://en.wikipedia.org/w/index.php?title=Triangle_mesh&amp;oldid=1234853041</w:t>
      </w:r>
    </w:p>
    <w:p w14:paraId="4E40E195" w14:textId="77777777" w:rsidR="00810B68" w:rsidRPr="00810B68" w:rsidRDefault="00810B68" w:rsidP="00810B68">
      <w:pPr>
        <w:pStyle w:val="Bibliography"/>
        <w:rPr>
          <w:rFonts w:ascii="Calibri" w:hAnsi="Calibri" w:cs="Calibri"/>
        </w:rPr>
      </w:pPr>
      <w:r w:rsidRPr="00810B68">
        <w:rPr>
          <w:rFonts w:ascii="Calibri" w:hAnsi="Calibri" w:cs="Calibri"/>
        </w:rPr>
        <w:t xml:space="preserve">Unreal Engine 5. (n.d.-a). </w:t>
      </w:r>
      <w:r w:rsidRPr="00810B68">
        <w:rPr>
          <w:rFonts w:ascii="Calibri" w:hAnsi="Calibri" w:cs="Calibri"/>
          <w:i/>
          <w:iCs/>
        </w:rPr>
        <w:t>Distance Field Ambient Occlusion in Unreal Engine | Unreal Engine 5.5 Documentation</w:t>
      </w:r>
      <w:r w:rsidRPr="00810B68">
        <w:rPr>
          <w:rFonts w:ascii="Calibri" w:hAnsi="Calibri" w:cs="Calibri"/>
        </w:rPr>
        <w:t>. Epic Games Developer. Retrieved October 19, 2024, from https://dev.epicgames.com/documentation/en-us/unreal-engine/distance-field-ambient-occlusion-in-unreal-engine</w:t>
      </w:r>
    </w:p>
    <w:p w14:paraId="2A1AF562" w14:textId="77777777" w:rsidR="00810B68" w:rsidRPr="00810B68" w:rsidRDefault="00810B68" w:rsidP="00810B68">
      <w:pPr>
        <w:pStyle w:val="Bibliography"/>
        <w:rPr>
          <w:rFonts w:ascii="Calibri" w:hAnsi="Calibri" w:cs="Calibri"/>
        </w:rPr>
      </w:pPr>
      <w:r w:rsidRPr="00810B68">
        <w:rPr>
          <w:rFonts w:ascii="Calibri" w:hAnsi="Calibri" w:cs="Calibri"/>
        </w:rPr>
        <w:t xml:space="preserve">Unreal Engine 5. (n.d.-b). </w:t>
      </w:r>
      <w:r w:rsidRPr="00810B68">
        <w:rPr>
          <w:rFonts w:ascii="Calibri" w:hAnsi="Calibri" w:cs="Calibri"/>
          <w:i/>
          <w:iCs/>
        </w:rPr>
        <w:t>Mesh Distance Fields in Unreal Engine | Unreal Engine 5.5 Documentation</w:t>
      </w:r>
      <w:r w:rsidRPr="00810B68">
        <w:rPr>
          <w:rFonts w:ascii="Calibri" w:hAnsi="Calibri" w:cs="Calibri"/>
        </w:rPr>
        <w:t>. Epic Games Developer. Retrieved October 19, 2024, from https://dev.epicgames.com/documentation/en-us/unreal-engine/mesh-distance-fields-in-unreal-engine</w:t>
      </w:r>
    </w:p>
    <w:p w14:paraId="67448BCA" w14:textId="77777777" w:rsidR="00810B68" w:rsidRPr="00810B68" w:rsidRDefault="00810B68" w:rsidP="00810B68">
      <w:pPr>
        <w:pStyle w:val="Bibliography"/>
        <w:rPr>
          <w:rFonts w:ascii="Calibri" w:hAnsi="Calibri" w:cs="Calibri"/>
        </w:rPr>
      </w:pPr>
      <w:r w:rsidRPr="00810B68">
        <w:rPr>
          <w:rFonts w:ascii="Calibri" w:hAnsi="Calibri" w:cs="Calibri"/>
        </w:rPr>
        <w:lastRenderedPageBreak/>
        <w:t xml:space="preserve">Wyvill, B., &amp; Wyvill, G. (1989). </w:t>
      </w:r>
      <w:r w:rsidRPr="00810B68">
        <w:rPr>
          <w:rFonts w:ascii="Calibri" w:hAnsi="Calibri" w:cs="Calibri"/>
          <w:i/>
          <w:iCs/>
        </w:rPr>
        <w:t>The Visual Computer</w:t>
      </w:r>
      <w:r w:rsidRPr="00810B68">
        <w:rPr>
          <w:rFonts w:ascii="Calibri" w:hAnsi="Calibri" w:cs="Calibri"/>
        </w:rPr>
        <w:t>. SpringerLink. https://link.springer.com/journal/371</w:t>
      </w:r>
    </w:p>
    <w:p w14:paraId="41FC0312" w14:textId="092CDB76"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54" w:name="_Toc187403472"/>
      <w:r>
        <w:lastRenderedPageBreak/>
        <w:t>Acknowledgements</w:t>
      </w:r>
      <w:bookmarkEnd w:id="54"/>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55" w:name="_Toc187403473"/>
      <w:r>
        <w:lastRenderedPageBreak/>
        <w:t>Appendices</w:t>
      </w:r>
      <w:bookmarkEnd w:id="55"/>
    </w:p>
    <w:p w14:paraId="1FC51551" w14:textId="77777777" w:rsidR="000D5C84" w:rsidRDefault="000D5C84" w:rsidP="00BC32BC">
      <w:pPr>
        <w:jc w:val="both"/>
      </w:pPr>
    </w:p>
    <w:p w14:paraId="43036A63" w14:textId="1D55CD50"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r w:rsidR="003F134A">
        <w:rPr>
          <w:rStyle w:val="SubtleEmphasis"/>
          <w:b/>
          <w:color w:val="auto"/>
          <w:highlight w:val="yellow"/>
        </w:rPr>
        <w:t>such</w:t>
      </w:r>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CBB980" w14:textId="77777777" w:rsidR="00E67EF6" w:rsidRDefault="00E67EF6" w:rsidP="001C55B6">
      <w:pPr>
        <w:spacing w:after="0" w:line="240" w:lineRule="auto"/>
      </w:pPr>
      <w:r>
        <w:separator/>
      </w:r>
    </w:p>
  </w:endnote>
  <w:endnote w:type="continuationSeparator" w:id="0">
    <w:p w14:paraId="711FC828" w14:textId="77777777" w:rsidR="00E67EF6" w:rsidRDefault="00E67EF6"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315CB9" w14:textId="77777777" w:rsidR="00E67EF6" w:rsidRDefault="00E67EF6" w:rsidP="001C55B6">
      <w:pPr>
        <w:spacing w:after="0" w:line="240" w:lineRule="auto"/>
      </w:pPr>
      <w:r>
        <w:separator/>
      </w:r>
    </w:p>
  </w:footnote>
  <w:footnote w:type="continuationSeparator" w:id="0">
    <w:p w14:paraId="50701CE5" w14:textId="77777777" w:rsidR="00E67EF6" w:rsidRDefault="00E67EF6"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E11182"/>
    <w:multiLevelType w:val="hybridMultilevel"/>
    <w:tmpl w:val="A54CC7FE"/>
    <w:lvl w:ilvl="0" w:tplc="2000000F">
      <w:start w:val="1"/>
      <w:numFmt w:val="decimal"/>
      <w:lvlText w:val="%1."/>
      <w:lvlJc w:val="left"/>
      <w:pPr>
        <w:ind w:left="767" w:hanging="360"/>
      </w:pPr>
    </w:lvl>
    <w:lvl w:ilvl="1" w:tplc="20000019" w:tentative="1">
      <w:start w:val="1"/>
      <w:numFmt w:val="lowerLetter"/>
      <w:lvlText w:val="%2."/>
      <w:lvlJc w:val="left"/>
      <w:pPr>
        <w:ind w:left="1487" w:hanging="360"/>
      </w:pPr>
    </w:lvl>
    <w:lvl w:ilvl="2" w:tplc="2000001B" w:tentative="1">
      <w:start w:val="1"/>
      <w:numFmt w:val="lowerRoman"/>
      <w:lvlText w:val="%3."/>
      <w:lvlJc w:val="right"/>
      <w:pPr>
        <w:ind w:left="2207" w:hanging="180"/>
      </w:pPr>
    </w:lvl>
    <w:lvl w:ilvl="3" w:tplc="2000000F" w:tentative="1">
      <w:start w:val="1"/>
      <w:numFmt w:val="decimal"/>
      <w:lvlText w:val="%4."/>
      <w:lvlJc w:val="left"/>
      <w:pPr>
        <w:ind w:left="2927" w:hanging="360"/>
      </w:pPr>
    </w:lvl>
    <w:lvl w:ilvl="4" w:tplc="20000019" w:tentative="1">
      <w:start w:val="1"/>
      <w:numFmt w:val="lowerLetter"/>
      <w:lvlText w:val="%5."/>
      <w:lvlJc w:val="left"/>
      <w:pPr>
        <w:ind w:left="3647" w:hanging="360"/>
      </w:pPr>
    </w:lvl>
    <w:lvl w:ilvl="5" w:tplc="2000001B" w:tentative="1">
      <w:start w:val="1"/>
      <w:numFmt w:val="lowerRoman"/>
      <w:lvlText w:val="%6."/>
      <w:lvlJc w:val="right"/>
      <w:pPr>
        <w:ind w:left="4367" w:hanging="180"/>
      </w:pPr>
    </w:lvl>
    <w:lvl w:ilvl="6" w:tplc="2000000F" w:tentative="1">
      <w:start w:val="1"/>
      <w:numFmt w:val="decimal"/>
      <w:lvlText w:val="%7."/>
      <w:lvlJc w:val="left"/>
      <w:pPr>
        <w:ind w:left="5087" w:hanging="360"/>
      </w:pPr>
    </w:lvl>
    <w:lvl w:ilvl="7" w:tplc="20000019" w:tentative="1">
      <w:start w:val="1"/>
      <w:numFmt w:val="lowerLetter"/>
      <w:lvlText w:val="%8."/>
      <w:lvlJc w:val="left"/>
      <w:pPr>
        <w:ind w:left="5807" w:hanging="360"/>
      </w:pPr>
    </w:lvl>
    <w:lvl w:ilvl="8" w:tplc="2000001B" w:tentative="1">
      <w:start w:val="1"/>
      <w:numFmt w:val="lowerRoman"/>
      <w:lvlText w:val="%9."/>
      <w:lvlJc w:val="right"/>
      <w:pPr>
        <w:ind w:left="6527" w:hanging="180"/>
      </w:pPr>
    </w:lvl>
  </w:abstractNum>
  <w:abstractNum w:abstractNumId="7"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DB607F2"/>
    <w:multiLevelType w:val="hybridMultilevel"/>
    <w:tmpl w:val="178CC2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 w15:restartNumberingAfterBreak="0">
    <w:nsid w:val="223D34DD"/>
    <w:multiLevelType w:val="hybridMultilevel"/>
    <w:tmpl w:val="91806520"/>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2"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DBB1903"/>
    <w:multiLevelType w:val="multilevel"/>
    <w:tmpl w:val="6D96AF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7" w15:restartNumberingAfterBreak="0">
    <w:nsid w:val="5CEF7909"/>
    <w:multiLevelType w:val="hybridMultilevel"/>
    <w:tmpl w:val="5F7219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8"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39"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0"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5"/>
  </w:num>
  <w:num w:numId="2" w16cid:durableId="571962279">
    <w:abstractNumId w:val="5"/>
  </w:num>
  <w:num w:numId="3" w16cid:durableId="287973074">
    <w:abstractNumId w:val="5"/>
  </w:num>
  <w:num w:numId="4" w16cid:durableId="284821275">
    <w:abstractNumId w:val="5"/>
  </w:num>
  <w:num w:numId="5" w16cid:durableId="1600528937">
    <w:abstractNumId w:val="5"/>
  </w:num>
  <w:num w:numId="6" w16cid:durableId="375737947">
    <w:abstractNumId w:val="5"/>
  </w:num>
  <w:num w:numId="7" w16cid:durableId="1995258676">
    <w:abstractNumId w:val="5"/>
  </w:num>
  <w:num w:numId="8" w16cid:durableId="752356719">
    <w:abstractNumId w:val="5"/>
  </w:num>
  <w:num w:numId="9" w16cid:durableId="804590231">
    <w:abstractNumId w:val="5"/>
  </w:num>
  <w:num w:numId="10" w16cid:durableId="1476994451">
    <w:abstractNumId w:val="5"/>
  </w:num>
  <w:num w:numId="11" w16cid:durableId="858591427">
    <w:abstractNumId w:val="34"/>
  </w:num>
  <w:num w:numId="12" w16cid:durableId="2081292380">
    <w:abstractNumId w:val="22"/>
  </w:num>
  <w:num w:numId="13" w16cid:durableId="997924738">
    <w:abstractNumId w:val="18"/>
  </w:num>
  <w:num w:numId="14" w16cid:durableId="159737767">
    <w:abstractNumId w:val="20"/>
  </w:num>
  <w:num w:numId="15" w16cid:durableId="1105812379">
    <w:abstractNumId w:val="30"/>
  </w:num>
  <w:num w:numId="16" w16cid:durableId="2138378045">
    <w:abstractNumId w:val="32"/>
  </w:num>
  <w:num w:numId="17" w16cid:durableId="987830825">
    <w:abstractNumId w:val="40"/>
  </w:num>
  <w:num w:numId="18" w16cid:durableId="1568614667">
    <w:abstractNumId w:val="10"/>
  </w:num>
  <w:num w:numId="19" w16cid:durableId="847645189">
    <w:abstractNumId w:val="19"/>
  </w:num>
  <w:num w:numId="20" w16cid:durableId="1145776036">
    <w:abstractNumId w:val="28"/>
  </w:num>
  <w:num w:numId="21" w16cid:durableId="671182528">
    <w:abstractNumId w:val="17"/>
  </w:num>
  <w:num w:numId="22" w16cid:durableId="292449161">
    <w:abstractNumId w:val="31"/>
  </w:num>
  <w:num w:numId="23" w16cid:durableId="1850674605">
    <w:abstractNumId w:val="23"/>
  </w:num>
  <w:num w:numId="24" w16cid:durableId="1751000677">
    <w:abstractNumId w:val="0"/>
  </w:num>
  <w:num w:numId="25" w16cid:durableId="893396061">
    <w:abstractNumId w:val="14"/>
  </w:num>
  <w:num w:numId="26" w16cid:durableId="619723063">
    <w:abstractNumId w:val="33"/>
  </w:num>
  <w:num w:numId="27" w16cid:durableId="1600020186">
    <w:abstractNumId w:val="7"/>
  </w:num>
  <w:num w:numId="28" w16cid:durableId="1750424267">
    <w:abstractNumId w:val="16"/>
  </w:num>
  <w:num w:numId="29" w16cid:durableId="260644598">
    <w:abstractNumId w:val="39"/>
  </w:num>
  <w:num w:numId="30" w16cid:durableId="488399447">
    <w:abstractNumId w:val="37"/>
  </w:num>
  <w:num w:numId="31" w16cid:durableId="248391642">
    <w:abstractNumId w:val="8"/>
  </w:num>
  <w:num w:numId="32" w16cid:durableId="75173435">
    <w:abstractNumId w:val="13"/>
  </w:num>
  <w:num w:numId="33" w16cid:durableId="1218974250">
    <w:abstractNumId w:val="35"/>
  </w:num>
  <w:num w:numId="34" w16cid:durableId="1688023285">
    <w:abstractNumId w:val="25"/>
  </w:num>
  <w:num w:numId="35" w16cid:durableId="1815682719">
    <w:abstractNumId w:val="38"/>
  </w:num>
  <w:num w:numId="36" w16cid:durableId="1101948232">
    <w:abstractNumId w:val="21"/>
  </w:num>
  <w:num w:numId="37" w16cid:durableId="2133554372">
    <w:abstractNumId w:val="29"/>
  </w:num>
  <w:num w:numId="38" w16cid:durableId="1992830929">
    <w:abstractNumId w:val="15"/>
  </w:num>
  <w:num w:numId="39" w16cid:durableId="1183474049">
    <w:abstractNumId w:val="24"/>
  </w:num>
  <w:num w:numId="40" w16cid:durableId="1875843763">
    <w:abstractNumId w:val="4"/>
  </w:num>
  <w:num w:numId="41" w16cid:durableId="1227031776">
    <w:abstractNumId w:val="11"/>
  </w:num>
  <w:num w:numId="42" w16cid:durableId="1508330302">
    <w:abstractNumId w:val="27"/>
  </w:num>
  <w:num w:numId="43" w16cid:durableId="881479958">
    <w:abstractNumId w:val="3"/>
  </w:num>
  <w:num w:numId="44" w16cid:durableId="668286410">
    <w:abstractNumId w:val="9"/>
  </w:num>
  <w:num w:numId="45" w16cid:durableId="1597206728">
    <w:abstractNumId w:val="36"/>
  </w:num>
  <w:num w:numId="46" w16cid:durableId="1022705817">
    <w:abstractNumId w:val="26"/>
  </w:num>
  <w:num w:numId="47" w16cid:durableId="24063849">
    <w:abstractNumId w:val="1"/>
  </w:num>
  <w:num w:numId="48" w16cid:durableId="1499496297">
    <w:abstractNumId w:val="12"/>
  </w:num>
  <w:num w:numId="49" w16cid:durableId="1262949530">
    <w:abstractNumId w:val="2"/>
  </w:num>
  <w:num w:numId="50" w16cid:durableId="9403319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36F0"/>
    <w:rsid w:val="000152CE"/>
    <w:rsid w:val="0001620D"/>
    <w:rsid w:val="00016550"/>
    <w:rsid w:val="00016CDE"/>
    <w:rsid w:val="0002019D"/>
    <w:rsid w:val="00020215"/>
    <w:rsid w:val="00022048"/>
    <w:rsid w:val="000238BD"/>
    <w:rsid w:val="00025566"/>
    <w:rsid w:val="000267EC"/>
    <w:rsid w:val="00027692"/>
    <w:rsid w:val="00027EEB"/>
    <w:rsid w:val="00033E38"/>
    <w:rsid w:val="00035D94"/>
    <w:rsid w:val="000366CB"/>
    <w:rsid w:val="0003717F"/>
    <w:rsid w:val="00037FCE"/>
    <w:rsid w:val="0004194A"/>
    <w:rsid w:val="000441EB"/>
    <w:rsid w:val="0004426F"/>
    <w:rsid w:val="000465AC"/>
    <w:rsid w:val="00047104"/>
    <w:rsid w:val="000472E5"/>
    <w:rsid w:val="00047751"/>
    <w:rsid w:val="00050152"/>
    <w:rsid w:val="00051042"/>
    <w:rsid w:val="00052573"/>
    <w:rsid w:val="00052C23"/>
    <w:rsid w:val="00052CA1"/>
    <w:rsid w:val="00055FC9"/>
    <w:rsid w:val="00057A7D"/>
    <w:rsid w:val="00057DB8"/>
    <w:rsid w:val="000603AC"/>
    <w:rsid w:val="00060C18"/>
    <w:rsid w:val="00060EE2"/>
    <w:rsid w:val="00063087"/>
    <w:rsid w:val="000635B9"/>
    <w:rsid w:val="000653A9"/>
    <w:rsid w:val="000667BB"/>
    <w:rsid w:val="00067525"/>
    <w:rsid w:val="000679DE"/>
    <w:rsid w:val="00070FE5"/>
    <w:rsid w:val="00071A76"/>
    <w:rsid w:val="00071D16"/>
    <w:rsid w:val="000733A5"/>
    <w:rsid w:val="00076829"/>
    <w:rsid w:val="00080BB7"/>
    <w:rsid w:val="00081746"/>
    <w:rsid w:val="00083B6D"/>
    <w:rsid w:val="00083FD0"/>
    <w:rsid w:val="00084366"/>
    <w:rsid w:val="0008458E"/>
    <w:rsid w:val="0008502F"/>
    <w:rsid w:val="000857F3"/>
    <w:rsid w:val="0008603E"/>
    <w:rsid w:val="000862AC"/>
    <w:rsid w:val="00086A7C"/>
    <w:rsid w:val="0009142D"/>
    <w:rsid w:val="000926E1"/>
    <w:rsid w:val="0009291A"/>
    <w:rsid w:val="000936EC"/>
    <w:rsid w:val="00093BA7"/>
    <w:rsid w:val="0009413A"/>
    <w:rsid w:val="00096731"/>
    <w:rsid w:val="00096B21"/>
    <w:rsid w:val="000A0BB7"/>
    <w:rsid w:val="000A3599"/>
    <w:rsid w:val="000A3CE3"/>
    <w:rsid w:val="000A5FB8"/>
    <w:rsid w:val="000A6685"/>
    <w:rsid w:val="000A6AF6"/>
    <w:rsid w:val="000A6C53"/>
    <w:rsid w:val="000B0FDB"/>
    <w:rsid w:val="000B2257"/>
    <w:rsid w:val="000B318D"/>
    <w:rsid w:val="000B46BB"/>
    <w:rsid w:val="000B4874"/>
    <w:rsid w:val="000B4BA4"/>
    <w:rsid w:val="000B4D7F"/>
    <w:rsid w:val="000B5307"/>
    <w:rsid w:val="000B7BF4"/>
    <w:rsid w:val="000C17B7"/>
    <w:rsid w:val="000C3046"/>
    <w:rsid w:val="000C376B"/>
    <w:rsid w:val="000C487A"/>
    <w:rsid w:val="000C4D95"/>
    <w:rsid w:val="000C5E61"/>
    <w:rsid w:val="000C6B26"/>
    <w:rsid w:val="000C7966"/>
    <w:rsid w:val="000C7A97"/>
    <w:rsid w:val="000D35DC"/>
    <w:rsid w:val="000D5C84"/>
    <w:rsid w:val="000D6A02"/>
    <w:rsid w:val="000D6B62"/>
    <w:rsid w:val="000D6EC3"/>
    <w:rsid w:val="000D799B"/>
    <w:rsid w:val="000E249E"/>
    <w:rsid w:val="000E433F"/>
    <w:rsid w:val="000E4E5A"/>
    <w:rsid w:val="000E634B"/>
    <w:rsid w:val="000E726A"/>
    <w:rsid w:val="000E7638"/>
    <w:rsid w:val="000F15F4"/>
    <w:rsid w:val="000F19E1"/>
    <w:rsid w:val="000F235B"/>
    <w:rsid w:val="000F281D"/>
    <w:rsid w:val="000F5D56"/>
    <w:rsid w:val="000F777B"/>
    <w:rsid w:val="000F7D40"/>
    <w:rsid w:val="001025D6"/>
    <w:rsid w:val="00103477"/>
    <w:rsid w:val="00103ABC"/>
    <w:rsid w:val="00105A39"/>
    <w:rsid w:val="00105C39"/>
    <w:rsid w:val="00105D66"/>
    <w:rsid w:val="00106096"/>
    <w:rsid w:val="00106CBC"/>
    <w:rsid w:val="00107370"/>
    <w:rsid w:val="00107594"/>
    <w:rsid w:val="001166A0"/>
    <w:rsid w:val="00116BB8"/>
    <w:rsid w:val="00120E84"/>
    <w:rsid w:val="0012114E"/>
    <w:rsid w:val="001244FC"/>
    <w:rsid w:val="001245BE"/>
    <w:rsid w:val="00124948"/>
    <w:rsid w:val="001264BA"/>
    <w:rsid w:val="00127A44"/>
    <w:rsid w:val="00130826"/>
    <w:rsid w:val="00131EDB"/>
    <w:rsid w:val="001332C9"/>
    <w:rsid w:val="00133849"/>
    <w:rsid w:val="00133C96"/>
    <w:rsid w:val="00133FEB"/>
    <w:rsid w:val="0013548A"/>
    <w:rsid w:val="00140795"/>
    <w:rsid w:val="00140821"/>
    <w:rsid w:val="00147243"/>
    <w:rsid w:val="00150723"/>
    <w:rsid w:val="00150C09"/>
    <w:rsid w:val="00150D2B"/>
    <w:rsid w:val="00152285"/>
    <w:rsid w:val="0015295E"/>
    <w:rsid w:val="00152AC9"/>
    <w:rsid w:val="00155D68"/>
    <w:rsid w:val="00156651"/>
    <w:rsid w:val="0016176B"/>
    <w:rsid w:val="00161EB1"/>
    <w:rsid w:val="0016320B"/>
    <w:rsid w:val="00164C5C"/>
    <w:rsid w:val="00164DB4"/>
    <w:rsid w:val="00165DC3"/>
    <w:rsid w:val="00171BBE"/>
    <w:rsid w:val="00172664"/>
    <w:rsid w:val="00173D7D"/>
    <w:rsid w:val="00174034"/>
    <w:rsid w:val="00176827"/>
    <w:rsid w:val="00177239"/>
    <w:rsid w:val="001777C0"/>
    <w:rsid w:val="00186610"/>
    <w:rsid w:val="0018724B"/>
    <w:rsid w:val="001932AD"/>
    <w:rsid w:val="00195628"/>
    <w:rsid w:val="001969D2"/>
    <w:rsid w:val="001A0E70"/>
    <w:rsid w:val="001A196F"/>
    <w:rsid w:val="001A4182"/>
    <w:rsid w:val="001A4228"/>
    <w:rsid w:val="001A47FE"/>
    <w:rsid w:val="001A499C"/>
    <w:rsid w:val="001A4A62"/>
    <w:rsid w:val="001A5B7C"/>
    <w:rsid w:val="001B0DE5"/>
    <w:rsid w:val="001B1DD8"/>
    <w:rsid w:val="001B2501"/>
    <w:rsid w:val="001B2801"/>
    <w:rsid w:val="001B2F09"/>
    <w:rsid w:val="001B43A9"/>
    <w:rsid w:val="001B5C90"/>
    <w:rsid w:val="001C1530"/>
    <w:rsid w:val="001C231F"/>
    <w:rsid w:val="001C3A5B"/>
    <w:rsid w:val="001C3DB5"/>
    <w:rsid w:val="001C3FDB"/>
    <w:rsid w:val="001C5404"/>
    <w:rsid w:val="001C55B6"/>
    <w:rsid w:val="001C62BA"/>
    <w:rsid w:val="001D0156"/>
    <w:rsid w:val="001D0494"/>
    <w:rsid w:val="001D0C91"/>
    <w:rsid w:val="001D1419"/>
    <w:rsid w:val="001D21E0"/>
    <w:rsid w:val="001D300C"/>
    <w:rsid w:val="001D5823"/>
    <w:rsid w:val="001E1FD4"/>
    <w:rsid w:val="001E279F"/>
    <w:rsid w:val="001E6BE5"/>
    <w:rsid w:val="001F117D"/>
    <w:rsid w:val="001F1F93"/>
    <w:rsid w:val="001F601D"/>
    <w:rsid w:val="001F65AB"/>
    <w:rsid w:val="001F6C87"/>
    <w:rsid w:val="001F6FE3"/>
    <w:rsid w:val="001F76C7"/>
    <w:rsid w:val="001F78D5"/>
    <w:rsid w:val="001F78DA"/>
    <w:rsid w:val="002003FD"/>
    <w:rsid w:val="0020074C"/>
    <w:rsid w:val="00202834"/>
    <w:rsid w:val="00202EBD"/>
    <w:rsid w:val="00203394"/>
    <w:rsid w:val="002034BB"/>
    <w:rsid w:val="00203AE3"/>
    <w:rsid w:val="00205FB9"/>
    <w:rsid w:val="00206229"/>
    <w:rsid w:val="00207CD2"/>
    <w:rsid w:val="00207CF9"/>
    <w:rsid w:val="00210D14"/>
    <w:rsid w:val="00211143"/>
    <w:rsid w:val="00211F54"/>
    <w:rsid w:val="00212835"/>
    <w:rsid w:val="00212D23"/>
    <w:rsid w:val="00212DBA"/>
    <w:rsid w:val="002154D9"/>
    <w:rsid w:val="00215667"/>
    <w:rsid w:val="00216043"/>
    <w:rsid w:val="002170B4"/>
    <w:rsid w:val="00221904"/>
    <w:rsid w:val="00221A14"/>
    <w:rsid w:val="00222152"/>
    <w:rsid w:val="00224489"/>
    <w:rsid w:val="00225490"/>
    <w:rsid w:val="00232B5C"/>
    <w:rsid w:val="00232BFD"/>
    <w:rsid w:val="00234BFB"/>
    <w:rsid w:val="00237821"/>
    <w:rsid w:val="002400D5"/>
    <w:rsid w:val="0024010F"/>
    <w:rsid w:val="00242606"/>
    <w:rsid w:val="0024539E"/>
    <w:rsid w:val="00251B10"/>
    <w:rsid w:val="0025229C"/>
    <w:rsid w:val="00252DC1"/>
    <w:rsid w:val="0025395B"/>
    <w:rsid w:val="00253F1F"/>
    <w:rsid w:val="002549EE"/>
    <w:rsid w:val="00254F2F"/>
    <w:rsid w:val="002566ED"/>
    <w:rsid w:val="002569B3"/>
    <w:rsid w:val="0025708B"/>
    <w:rsid w:val="002614C2"/>
    <w:rsid w:val="00261639"/>
    <w:rsid w:val="00262361"/>
    <w:rsid w:val="00263C85"/>
    <w:rsid w:val="00265020"/>
    <w:rsid w:val="00270CC0"/>
    <w:rsid w:val="00271CDC"/>
    <w:rsid w:val="00273561"/>
    <w:rsid w:val="00273F61"/>
    <w:rsid w:val="00275D05"/>
    <w:rsid w:val="002827B8"/>
    <w:rsid w:val="0028582D"/>
    <w:rsid w:val="0028677F"/>
    <w:rsid w:val="0028701B"/>
    <w:rsid w:val="00287ED8"/>
    <w:rsid w:val="00290CC1"/>
    <w:rsid w:val="0029212D"/>
    <w:rsid w:val="00292E32"/>
    <w:rsid w:val="00294B61"/>
    <w:rsid w:val="0029695C"/>
    <w:rsid w:val="00296EB7"/>
    <w:rsid w:val="002A00F6"/>
    <w:rsid w:val="002A08AF"/>
    <w:rsid w:val="002A140A"/>
    <w:rsid w:val="002A2647"/>
    <w:rsid w:val="002A29A5"/>
    <w:rsid w:val="002A2A5C"/>
    <w:rsid w:val="002A50B2"/>
    <w:rsid w:val="002A5889"/>
    <w:rsid w:val="002A627E"/>
    <w:rsid w:val="002A6A8F"/>
    <w:rsid w:val="002A6F71"/>
    <w:rsid w:val="002B0CCD"/>
    <w:rsid w:val="002B1EBA"/>
    <w:rsid w:val="002B1FA0"/>
    <w:rsid w:val="002B3C79"/>
    <w:rsid w:val="002B4923"/>
    <w:rsid w:val="002B50F6"/>
    <w:rsid w:val="002B56A7"/>
    <w:rsid w:val="002B6356"/>
    <w:rsid w:val="002B69B1"/>
    <w:rsid w:val="002B6BDE"/>
    <w:rsid w:val="002B7158"/>
    <w:rsid w:val="002B7D10"/>
    <w:rsid w:val="002C0852"/>
    <w:rsid w:val="002C1DB9"/>
    <w:rsid w:val="002C2494"/>
    <w:rsid w:val="002C260E"/>
    <w:rsid w:val="002C500B"/>
    <w:rsid w:val="002C59ED"/>
    <w:rsid w:val="002C6A4D"/>
    <w:rsid w:val="002C6EF6"/>
    <w:rsid w:val="002C764E"/>
    <w:rsid w:val="002D07DE"/>
    <w:rsid w:val="002D129A"/>
    <w:rsid w:val="002D1CD1"/>
    <w:rsid w:val="002D26F4"/>
    <w:rsid w:val="002D2B30"/>
    <w:rsid w:val="002D2F1C"/>
    <w:rsid w:val="002D39F7"/>
    <w:rsid w:val="002D3CF9"/>
    <w:rsid w:val="002D4165"/>
    <w:rsid w:val="002D4E9C"/>
    <w:rsid w:val="002D66E5"/>
    <w:rsid w:val="002D699C"/>
    <w:rsid w:val="002D756F"/>
    <w:rsid w:val="002E0FFA"/>
    <w:rsid w:val="002E1349"/>
    <w:rsid w:val="002E208F"/>
    <w:rsid w:val="002E2D3A"/>
    <w:rsid w:val="002E5A54"/>
    <w:rsid w:val="002E5ED3"/>
    <w:rsid w:val="002E77DC"/>
    <w:rsid w:val="002E7940"/>
    <w:rsid w:val="002E79E1"/>
    <w:rsid w:val="002F1B0F"/>
    <w:rsid w:val="002F2730"/>
    <w:rsid w:val="002F27AE"/>
    <w:rsid w:val="002F2B92"/>
    <w:rsid w:val="002F2FD4"/>
    <w:rsid w:val="002F3024"/>
    <w:rsid w:val="002F3601"/>
    <w:rsid w:val="002F3655"/>
    <w:rsid w:val="002F3A71"/>
    <w:rsid w:val="002F4E5D"/>
    <w:rsid w:val="002F67CA"/>
    <w:rsid w:val="003001BB"/>
    <w:rsid w:val="003003F6"/>
    <w:rsid w:val="003018B6"/>
    <w:rsid w:val="00301A31"/>
    <w:rsid w:val="00302BC4"/>
    <w:rsid w:val="003035C4"/>
    <w:rsid w:val="003045F5"/>
    <w:rsid w:val="0030568D"/>
    <w:rsid w:val="00306752"/>
    <w:rsid w:val="00307EC2"/>
    <w:rsid w:val="00314EF6"/>
    <w:rsid w:val="00315B12"/>
    <w:rsid w:val="0031671B"/>
    <w:rsid w:val="00320815"/>
    <w:rsid w:val="00321053"/>
    <w:rsid w:val="00321077"/>
    <w:rsid w:val="00321B86"/>
    <w:rsid w:val="00321D03"/>
    <w:rsid w:val="0032253D"/>
    <w:rsid w:val="00324FA1"/>
    <w:rsid w:val="00325AA3"/>
    <w:rsid w:val="00330330"/>
    <w:rsid w:val="00330D17"/>
    <w:rsid w:val="00331BE9"/>
    <w:rsid w:val="00332211"/>
    <w:rsid w:val="00332D01"/>
    <w:rsid w:val="00333172"/>
    <w:rsid w:val="00333649"/>
    <w:rsid w:val="00333753"/>
    <w:rsid w:val="00333A37"/>
    <w:rsid w:val="0033431C"/>
    <w:rsid w:val="0033544C"/>
    <w:rsid w:val="003373F5"/>
    <w:rsid w:val="00343BC2"/>
    <w:rsid w:val="00345095"/>
    <w:rsid w:val="003458CB"/>
    <w:rsid w:val="00345A0A"/>
    <w:rsid w:val="0034602F"/>
    <w:rsid w:val="00351A32"/>
    <w:rsid w:val="003534C5"/>
    <w:rsid w:val="0035509D"/>
    <w:rsid w:val="0035525E"/>
    <w:rsid w:val="003555FB"/>
    <w:rsid w:val="00355713"/>
    <w:rsid w:val="003559C7"/>
    <w:rsid w:val="003562B8"/>
    <w:rsid w:val="00356C23"/>
    <w:rsid w:val="003600F5"/>
    <w:rsid w:val="003625E1"/>
    <w:rsid w:val="00362C0C"/>
    <w:rsid w:val="00363642"/>
    <w:rsid w:val="003672F2"/>
    <w:rsid w:val="00367B6A"/>
    <w:rsid w:val="003708DF"/>
    <w:rsid w:val="00370C97"/>
    <w:rsid w:val="00370F60"/>
    <w:rsid w:val="00371441"/>
    <w:rsid w:val="0037206A"/>
    <w:rsid w:val="00372108"/>
    <w:rsid w:val="00372B6F"/>
    <w:rsid w:val="00373206"/>
    <w:rsid w:val="003743B8"/>
    <w:rsid w:val="00376667"/>
    <w:rsid w:val="00376DDD"/>
    <w:rsid w:val="00377965"/>
    <w:rsid w:val="00377A45"/>
    <w:rsid w:val="00380CBB"/>
    <w:rsid w:val="003852DA"/>
    <w:rsid w:val="00393228"/>
    <w:rsid w:val="00395359"/>
    <w:rsid w:val="0039658B"/>
    <w:rsid w:val="00396993"/>
    <w:rsid w:val="003971F3"/>
    <w:rsid w:val="003974D4"/>
    <w:rsid w:val="003A3531"/>
    <w:rsid w:val="003A3F3F"/>
    <w:rsid w:val="003A4BE7"/>
    <w:rsid w:val="003A6121"/>
    <w:rsid w:val="003A763D"/>
    <w:rsid w:val="003B0A69"/>
    <w:rsid w:val="003B1E6A"/>
    <w:rsid w:val="003B2585"/>
    <w:rsid w:val="003B2E51"/>
    <w:rsid w:val="003B2EE9"/>
    <w:rsid w:val="003B4E56"/>
    <w:rsid w:val="003B5674"/>
    <w:rsid w:val="003C109B"/>
    <w:rsid w:val="003C14B4"/>
    <w:rsid w:val="003C4519"/>
    <w:rsid w:val="003C4C6D"/>
    <w:rsid w:val="003C4F9A"/>
    <w:rsid w:val="003C6D71"/>
    <w:rsid w:val="003C744B"/>
    <w:rsid w:val="003C7E79"/>
    <w:rsid w:val="003D0F21"/>
    <w:rsid w:val="003D1FC2"/>
    <w:rsid w:val="003D24C8"/>
    <w:rsid w:val="003D478E"/>
    <w:rsid w:val="003D75B3"/>
    <w:rsid w:val="003D7A63"/>
    <w:rsid w:val="003D7D92"/>
    <w:rsid w:val="003E1AC5"/>
    <w:rsid w:val="003E3E33"/>
    <w:rsid w:val="003E4A54"/>
    <w:rsid w:val="003E4AA4"/>
    <w:rsid w:val="003E52DD"/>
    <w:rsid w:val="003E611E"/>
    <w:rsid w:val="003F134A"/>
    <w:rsid w:val="003F1C48"/>
    <w:rsid w:val="003F3F21"/>
    <w:rsid w:val="003F3F75"/>
    <w:rsid w:val="003F57AE"/>
    <w:rsid w:val="003F6ABD"/>
    <w:rsid w:val="003F73E5"/>
    <w:rsid w:val="003F73F3"/>
    <w:rsid w:val="00402BED"/>
    <w:rsid w:val="00402D77"/>
    <w:rsid w:val="00403D36"/>
    <w:rsid w:val="00405948"/>
    <w:rsid w:val="0041106B"/>
    <w:rsid w:val="00411567"/>
    <w:rsid w:val="00415F11"/>
    <w:rsid w:val="00417EF7"/>
    <w:rsid w:val="00421FDC"/>
    <w:rsid w:val="004235C8"/>
    <w:rsid w:val="0042566C"/>
    <w:rsid w:val="00426751"/>
    <w:rsid w:val="00426AB9"/>
    <w:rsid w:val="00430747"/>
    <w:rsid w:val="00430DC6"/>
    <w:rsid w:val="0043168E"/>
    <w:rsid w:val="0043192F"/>
    <w:rsid w:val="0043214A"/>
    <w:rsid w:val="004321B3"/>
    <w:rsid w:val="0043299F"/>
    <w:rsid w:val="00433151"/>
    <w:rsid w:val="00433702"/>
    <w:rsid w:val="004347D5"/>
    <w:rsid w:val="00434B9C"/>
    <w:rsid w:val="00440C7E"/>
    <w:rsid w:val="00442417"/>
    <w:rsid w:val="00446152"/>
    <w:rsid w:val="00446577"/>
    <w:rsid w:val="00451993"/>
    <w:rsid w:val="00451BF8"/>
    <w:rsid w:val="00452056"/>
    <w:rsid w:val="004523C4"/>
    <w:rsid w:val="00452BCD"/>
    <w:rsid w:val="00453B8F"/>
    <w:rsid w:val="00454568"/>
    <w:rsid w:val="00454A1B"/>
    <w:rsid w:val="004552B7"/>
    <w:rsid w:val="00455F9E"/>
    <w:rsid w:val="00456544"/>
    <w:rsid w:val="00460533"/>
    <w:rsid w:val="0046196F"/>
    <w:rsid w:val="00461AA4"/>
    <w:rsid w:val="0046364C"/>
    <w:rsid w:val="00463884"/>
    <w:rsid w:val="00465DD6"/>
    <w:rsid w:val="00471462"/>
    <w:rsid w:val="00473AB7"/>
    <w:rsid w:val="004750D6"/>
    <w:rsid w:val="004758EF"/>
    <w:rsid w:val="00476109"/>
    <w:rsid w:val="00476FE7"/>
    <w:rsid w:val="00477B33"/>
    <w:rsid w:val="004809CF"/>
    <w:rsid w:val="004810C0"/>
    <w:rsid w:val="00482904"/>
    <w:rsid w:val="00482EC0"/>
    <w:rsid w:val="00483C09"/>
    <w:rsid w:val="00483D71"/>
    <w:rsid w:val="00483F55"/>
    <w:rsid w:val="00483FD6"/>
    <w:rsid w:val="00485FB7"/>
    <w:rsid w:val="00486F84"/>
    <w:rsid w:val="0049053F"/>
    <w:rsid w:val="004919A4"/>
    <w:rsid w:val="00493722"/>
    <w:rsid w:val="00494E32"/>
    <w:rsid w:val="00495976"/>
    <w:rsid w:val="00495CBB"/>
    <w:rsid w:val="00495D5B"/>
    <w:rsid w:val="00497B9C"/>
    <w:rsid w:val="00497BD9"/>
    <w:rsid w:val="004A0DFE"/>
    <w:rsid w:val="004A293F"/>
    <w:rsid w:val="004A3D44"/>
    <w:rsid w:val="004A5629"/>
    <w:rsid w:val="004A650D"/>
    <w:rsid w:val="004A6A82"/>
    <w:rsid w:val="004A6FCF"/>
    <w:rsid w:val="004A72F3"/>
    <w:rsid w:val="004B09C6"/>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1D59"/>
    <w:rsid w:val="004D5223"/>
    <w:rsid w:val="004D6624"/>
    <w:rsid w:val="004D6D06"/>
    <w:rsid w:val="004E0D7F"/>
    <w:rsid w:val="004E0DA7"/>
    <w:rsid w:val="004E163A"/>
    <w:rsid w:val="004E19CD"/>
    <w:rsid w:val="004E206C"/>
    <w:rsid w:val="004E4398"/>
    <w:rsid w:val="004E4B01"/>
    <w:rsid w:val="004E6399"/>
    <w:rsid w:val="004E7312"/>
    <w:rsid w:val="004F0063"/>
    <w:rsid w:val="004F0198"/>
    <w:rsid w:val="004F180F"/>
    <w:rsid w:val="004F272B"/>
    <w:rsid w:val="004F2977"/>
    <w:rsid w:val="004F2E09"/>
    <w:rsid w:val="004F3214"/>
    <w:rsid w:val="004F3B1E"/>
    <w:rsid w:val="004F4CAB"/>
    <w:rsid w:val="004F4DEA"/>
    <w:rsid w:val="004F75D2"/>
    <w:rsid w:val="004F7809"/>
    <w:rsid w:val="005007E0"/>
    <w:rsid w:val="005025D1"/>
    <w:rsid w:val="005046AD"/>
    <w:rsid w:val="00504DEA"/>
    <w:rsid w:val="00505BE5"/>
    <w:rsid w:val="00507C5E"/>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3658"/>
    <w:rsid w:val="00534A45"/>
    <w:rsid w:val="00534F38"/>
    <w:rsid w:val="00535D56"/>
    <w:rsid w:val="00540134"/>
    <w:rsid w:val="005404BA"/>
    <w:rsid w:val="00541E3D"/>
    <w:rsid w:val="00542902"/>
    <w:rsid w:val="00542E95"/>
    <w:rsid w:val="00543337"/>
    <w:rsid w:val="005440F3"/>
    <w:rsid w:val="00544789"/>
    <w:rsid w:val="0055003B"/>
    <w:rsid w:val="00550F03"/>
    <w:rsid w:val="005532E4"/>
    <w:rsid w:val="005552DA"/>
    <w:rsid w:val="0055658E"/>
    <w:rsid w:val="00556A96"/>
    <w:rsid w:val="00556ABC"/>
    <w:rsid w:val="005571CD"/>
    <w:rsid w:val="00557CE1"/>
    <w:rsid w:val="00560140"/>
    <w:rsid w:val="005607A2"/>
    <w:rsid w:val="00562198"/>
    <w:rsid w:val="005625B6"/>
    <w:rsid w:val="00562E96"/>
    <w:rsid w:val="0056356A"/>
    <w:rsid w:val="0056383C"/>
    <w:rsid w:val="00563981"/>
    <w:rsid w:val="00564372"/>
    <w:rsid w:val="0056482B"/>
    <w:rsid w:val="00565F61"/>
    <w:rsid w:val="005663BB"/>
    <w:rsid w:val="00567B84"/>
    <w:rsid w:val="0057035C"/>
    <w:rsid w:val="00572924"/>
    <w:rsid w:val="00575842"/>
    <w:rsid w:val="00575BA8"/>
    <w:rsid w:val="00580301"/>
    <w:rsid w:val="00580A5C"/>
    <w:rsid w:val="00580F65"/>
    <w:rsid w:val="00583909"/>
    <w:rsid w:val="005845D1"/>
    <w:rsid w:val="005854D6"/>
    <w:rsid w:val="00587655"/>
    <w:rsid w:val="005921B2"/>
    <w:rsid w:val="00596BBC"/>
    <w:rsid w:val="0059715D"/>
    <w:rsid w:val="005A003A"/>
    <w:rsid w:val="005A1969"/>
    <w:rsid w:val="005A266C"/>
    <w:rsid w:val="005B186B"/>
    <w:rsid w:val="005B270A"/>
    <w:rsid w:val="005B3E5A"/>
    <w:rsid w:val="005B5533"/>
    <w:rsid w:val="005B639B"/>
    <w:rsid w:val="005B72F5"/>
    <w:rsid w:val="005C03D3"/>
    <w:rsid w:val="005C0C2D"/>
    <w:rsid w:val="005C1F05"/>
    <w:rsid w:val="005C1FAA"/>
    <w:rsid w:val="005C6E34"/>
    <w:rsid w:val="005D0975"/>
    <w:rsid w:val="005D0C9E"/>
    <w:rsid w:val="005D0CC6"/>
    <w:rsid w:val="005D0F67"/>
    <w:rsid w:val="005D2A45"/>
    <w:rsid w:val="005D5BBF"/>
    <w:rsid w:val="005D5D7A"/>
    <w:rsid w:val="005D5FE1"/>
    <w:rsid w:val="005D74BD"/>
    <w:rsid w:val="005D7638"/>
    <w:rsid w:val="005D7800"/>
    <w:rsid w:val="005E04E3"/>
    <w:rsid w:val="005E12C6"/>
    <w:rsid w:val="005E2E34"/>
    <w:rsid w:val="005E513B"/>
    <w:rsid w:val="005E5EFF"/>
    <w:rsid w:val="005E5FB7"/>
    <w:rsid w:val="005E6F82"/>
    <w:rsid w:val="005F0C7F"/>
    <w:rsid w:val="005F0E1A"/>
    <w:rsid w:val="005F2480"/>
    <w:rsid w:val="005F293F"/>
    <w:rsid w:val="005F2C56"/>
    <w:rsid w:val="005F620A"/>
    <w:rsid w:val="0060320D"/>
    <w:rsid w:val="006062FB"/>
    <w:rsid w:val="00607579"/>
    <w:rsid w:val="00607A77"/>
    <w:rsid w:val="00610EB3"/>
    <w:rsid w:val="00611C0C"/>
    <w:rsid w:val="006122FF"/>
    <w:rsid w:val="00612A0F"/>
    <w:rsid w:val="00612BF7"/>
    <w:rsid w:val="0061335A"/>
    <w:rsid w:val="006139CB"/>
    <w:rsid w:val="00614A65"/>
    <w:rsid w:val="00614AA7"/>
    <w:rsid w:val="00616158"/>
    <w:rsid w:val="00620082"/>
    <w:rsid w:val="00620084"/>
    <w:rsid w:val="00620950"/>
    <w:rsid w:val="0062287A"/>
    <w:rsid w:val="00622CD7"/>
    <w:rsid w:val="00622FAE"/>
    <w:rsid w:val="00624237"/>
    <w:rsid w:val="006256E8"/>
    <w:rsid w:val="00625CCA"/>
    <w:rsid w:val="00626074"/>
    <w:rsid w:val="00626171"/>
    <w:rsid w:val="0062655D"/>
    <w:rsid w:val="006265CA"/>
    <w:rsid w:val="00631106"/>
    <w:rsid w:val="0063160B"/>
    <w:rsid w:val="00631B56"/>
    <w:rsid w:val="0063208D"/>
    <w:rsid w:val="00635D3D"/>
    <w:rsid w:val="00636BF0"/>
    <w:rsid w:val="00636CB9"/>
    <w:rsid w:val="006370B8"/>
    <w:rsid w:val="0064073C"/>
    <w:rsid w:val="00642564"/>
    <w:rsid w:val="00643EB2"/>
    <w:rsid w:val="006457C0"/>
    <w:rsid w:val="00647D7C"/>
    <w:rsid w:val="00650A52"/>
    <w:rsid w:val="00651703"/>
    <w:rsid w:val="00651761"/>
    <w:rsid w:val="00652B16"/>
    <w:rsid w:val="00657419"/>
    <w:rsid w:val="00660010"/>
    <w:rsid w:val="00660F8A"/>
    <w:rsid w:val="0066190D"/>
    <w:rsid w:val="006623DC"/>
    <w:rsid w:val="00662ACB"/>
    <w:rsid w:val="00664FD9"/>
    <w:rsid w:val="006667AA"/>
    <w:rsid w:val="006669B3"/>
    <w:rsid w:val="00666FB2"/>
    <w:rsid w:val="006725DD"/>
    <w:rsid w:val="00672F0E"/>
    <w:rsid w:val="00673159"/>
    <w:rsid w:val="00673473"/>
    <w:rsid w:val="00674D9A"/>
    <w:rsid w:val="00675065"/>
    <w:rsid w:val="00681A45"/>
    <w:rsid w:val="00681E3A"/>
    <w:rsid w:val="0068246F"/>
    <w:rsid w:val="0068386C"/>
    <w:rsid w:val="00683B7E"/>
    <w:rsid w:val="006876E2"/>
    <w:rsid w:val="0069168A"/>
    <w:rsid w:val="00692A7F"/>
    <w:rsid w:val="006A3515"/>
    <w:rsid w:val="006A3551"/>
    <w:rsid w:val="006A4777"/>
    <w:rsid w:val="006A4EA9"/>
    <w:rsid w:val="006A7D62"/>
    <w:rsid w:val="006B11FB"/>
    <w:rsid w:val="006B1C30"/>
    <w:rsid w:val="006B27B9"/>
    <w:rsid w:val="006B4649"/>
    <w:rsid w:val="006B5518"/>
    <w:rsid w:val="006B6748"/>
    <w:rsid w:val="006C0873"/>
    <w:rsid w:val="006C30AC"/>
    <w:rsid w:val="006C456A"/>
    <w:rsid w:val="006C6781"/>
    <w:rsid w:val="006C70D1"/>
    <w:rsid w:val="006C7D1E"/>
    <w:rsid w:val="006D1226"/>
    <w:rsid w:val="006D2527"/>
    <w:rsid w:val="006D2F93"/>
    <w:rsid w:val="006D4E83"/>
    <w:rsid w:val="006D6B35"/>
    <w:rsid w:val="006D7494"/>
    <w:rsid w:val="006E0FE5"/>
    <w:rsid w:val="006E50DF"/>
    <w:rsid w:val="006E6088"/>
    <w:rsid w:val="006E72DF"/>
    <w:rsid w:val="006F018C"/>
    <w:rsid w:val="006F1C1D"/>
    <w:rsid w:val="006F400F"/>
    <w:rsid w:val="006F4AFB"/>
    <w:rsid w:val="006F4B4F"/>
    <w:rsid w:val="006F4C4C"/>
    <w:rsid w:val="006F627F"/>
    <w:rsid w:val="007006FA"/>
    <w:rsid w:val="007013CF"/>
    <w:rsid w:val="00701732"/>
    <w:rsid w:val="0070227E"/>
    <w:rsid w:val="00704684"/>
    <w:rsid w:val="0070530E"/>
    <w:rsid w:val="00707F04"/>
    <w:rsid w:val="007107E3"/>
    <w:rsid w:val="007109C2"/>
    <w:rsid w:val="00711118"/>
    <w:rsid w:val="00711DD2"/>
    <w:rsid w:val="00712DBE"/>
    <w:rsid w:val="00714B46"/>
    <w:rsid w:val="007160F0"/>
    <w:rsid w:val="00717505"/>
    <w:rsid w:val="0072109E"/>
    <w:rsid w:val="0072411A"/>
    <w:rsid w:val="00724AB3"/>
    <w:rsid w:val="00726189"/>
    <w:rsid w:val="0072633A"/>
    <w:rsid w:val="00726E43"/>
    <w:rsid w:val="00730151"/>
    <w:rsid w:val="00730CE0"/>
    <w:rsid w:val="00731168"/>
    <w:rsid w:val="007313F2"/>
    <w:rsid w:val="00731A25"/>
    <w:rsid w:val="00733933"/>
    <w:rsid w:val="007354E7"/>
    <w:rsid w:val="007362FA"/>
    <w:rsid w:val="007403A1"/>
    <w:rsid w:val="00740B3E"/>
    <w:rsid w:val="007448DB"/>
    <w:rsid w:val="007453D4"/>
    <w:rsid w:val="007457FB"/>
    <w:rsid w:val="00745E0D"/>
    <w:rsid w:val="0074663F"/>
    <w:rsid w:val="00747BB3"/>
    <w:rsid w:val="00751084"/>
    <w:rsid w:val="007514C2"/>
    <w:rsid w:val="0075197B"/>
    <w:rsid w:val="00755831"/>
    <w:rsid w:val="00756B2C"/>
    <w:rsid w:val="007579D5"/>
    <w:rsid w:val="00760BE7"/>
    <w:rsid w:val="0076461A"/>
    <w:rsid w:val="007703E3"/>
    <w:rsid w:val="00771EDA"/>
    <w:rsid w:val="0077347C"/>
    <w:rsid w:val="00775FC3"/>
    <w:rsid w:val="00777687"/>
    <w:rsid w:val="00777E04"/>
    <w:rsid w:val="00777F3D"/>
    <w:rsid w:val="00780472"/>
    <w:rsid w:val="00781737"/>
    <w:rsid w:val="007842E1"/>
    <w:rsid w:val="00784B23"/>
    <w:rsid w:val="00785CFF"/>
    <w:rsid w:val="007900EC"/>
    <w:rsid w:val="007912DF"/>
    <w:rsid w:val="00791BE7"/>
    <w:rsid w:val="007930C9"/>
    <w:rsid w:val="00793C0B"/>
    <w:rsid w:val="00795D31"/>
    <w:rsid w:val="0079734D"/>
    <w:rsid w:val="00797453"/>
    <w:rsid w:val="00797968"/>
    <w:rsid w:val="00797B2B"/>
    <w:rsid w:val="007A1212"/>
    <w:rsid w:val="007A269B"/>
    <w:rsid w:val="007A2889"/>
    <w:rsid w:val="007A53D9"/>
    <w:rsid w:val="007A62D6"/>
    <w:rsid w:val="007A6380"/>
    <w:rsid w:val="007A6723"/>
    <w:rsid w:val="007B12D3"/>
    <w:rsid w:val="007B32E1"/>
    <w:rsid w:val="007B3680"/>
    <w:rsid w:val="007B36ED"/>
    <w:rsid w:val="007B3E8C"/>
    <w:rsid w:val="007B45B3"/>
    <w:rsid w:val="007B6959"/>
    <w:rsid w:val="007B6BE2"/>
    <w:rsid w:val="007B7F69"/>
    <w:rsid w:val="007C31A1"/>
    <w:rsid w:val="007C3A34"/>
    <w:rsid w:val="007C3BBE"/>
    <w:rsid w:val="007C43B5"/>
    <w:rsid w:val="007C4B28"/>
    <w:rsid w:val="007C6172"/>
    <w:rsid w:val="007C7D2F"/>
    <w:rsid w:val="007C7F15"/>
    <w:rsid w:val="007D0265"/>
    <w:rsid w:val="007D30F3"/>
    <w:rsid w:val="007D337A"/>
    <w:rsid w:val="007D3EA3"/>
    <w:rsid w:val="007D5435"/>
    <w:rsid w:val="007D6100"/>
    <w:rsid w:val="007D66C7"/>
    <w:rsid w:val="007D7795"/>
    <w:rsid w:val="007E338E"/>
    <w:rsid w:val="007E35D6"/>
    <w:rsid w:val="007E3D6D"/>
    <w:rsid w:val="007E3FB4"/>
    <w:rsid w:val="007E40A8"/>
    <w:rsid w:val="007E4FFD"/>
    <w:rsid w:val="007E639A"/>
    <w:rsid w:val="007E6804"/>
    <w:rsid w:val="007F08C1"/>
    <w:rsid w:val="007F0FA4"/>
    <w:rsid w:val="007F110F"/>
    <w:rsid w:val="007F1C25"/>
    <w:rsid w:val="007F2F77"/>
    <w:rsid w:val="007F4071"/>
    <w:rsid w:val="007F5C5F"/>
    <w:rsid w:val="007F757A"/>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AFE"/>
    <w:rsid w:val="00815371"/>
    <w:rsid w:val="0082058B"/>
    <w:rsid w:val="00822B36"/>
    <w:rsid w:val="00822E7F"/>
    <w:rsid w:val="00822EBD"/>
    <w:rsid w:val="0082364E"/>
    <w:rsid w:val="0082516E"/>
    <w:rsid w:val="00825ABF"/>
    <w:rsid w:val="00826B1B"/>
    <w:rsid w:val="00826E97"/>
    <w:rsid w:val="008279B2"/>
    <w:rsid w:val="00830796"/>
    <w:rsid w:val="0083245B"/>
    <w:rsid w:val="00835C20"/>
    <w:rsid w:val="00835CF1"/>
    <w:rsid w:val="00836FDC"/>
    <w:rsid w:val="008371CC"/>
    <w:rsid w:val="00837949"/>
    <w:rsid w:val="00837BD0"/>
    <w:rsid w:val="008409CE"/>
    <w:rsid w:val="00840EDB"/>
    <w:rsid w:val="00843A71"/>
    <w:rsid w:val="00843ABB"/>
    <w:rsid w:val="00844E6B"/>
    <w:rsid w:val="0084590E"/>
    <w:rsid w:val="008464F5"/>
    <w:rsid w:val="008470EF"/>
    <w:rsid w:val="00853C88"/>
    <w:rsid w:val="0085416C"/>
    <w:rsid w:val="00857967"/>
    <w:rsid w:val="00862CC8"/>
    <w:rsid w:val="00863D9A"/>
    <w:rsid w:val="00864D8F"/>
    <w:rsid w:val="00871E11"/>
    <w:rsid w:val="00872BDF"/>
    <w:rsid w:val="0087414C"/>
    <w:rsid w:val="008755FF"/>
    <w:rsid w:val="00876329"/>
    <w:rsid w:val="00876793"/>
    <w:rsid w:val="00880914"/>
    <w:rsid w:val="00880E23"/>
    <w:rsid w:val="00882066"/>
    <w:rsid w:val="00885C7B"/>
    <w:rsid w:val="00885E37"/>
    <w:rsid w:val="00886167"/>
    <w:rsid w:val="00892037"/>
    <w:rsid w:val="0089257B"/>
    <w:rsid w:val="00892D32"/>
    <w:rsid w:val="00894B6A"/>
    <w:rsid w:val="008958E5"/>
    <w:rsid w:val="00896E81"/>
    <w:rsid w:val="00897D7F"/>
    <w:rsid w:val="008A1047"/>
    <w:rsid w:val="008A28DE"/>
    <w:rsid w:val="008A2B89"/>
    <w:rsid w:val="008A4A7E"/>
    <w:rsid w:val="008A6FCB"/>
    <w:rsid w:val="008B0479"/>
    <w:rsid w:val="008B05D0"/>
    <w:rsid w:val="008B0E4B"/>
    <w:rsid w:val="008B2C46"/>
    <w:rsid w:val="008B2D9D"/>
    <w:rsid w:val="008B3423"/>
    <w:rsid w:val="008B394E"/>
    <w:rsid w:val="008B3B08"/>
    <w:rsid w:val="008B6E28"/>
    <w:rsid w:val="008C132E"/>
    <w:rsid w:val="008C3556"/>
    <w:rsid w:val="008C6153"/>
    <w:rsid w:val="008C6686"/>
    <w:rsid w:val="008D083B"/>
    <w:rsid w:val="008D21F9"/>
    <w:rsid w:val="008D3D09"/>
    <w:rsid w:val="008D46FD"/>
    <w:rsid w:val="008D5440"/>
    <w:rsid w:val="008D5809"/>
    <w:rsid w:val="008D6999"/>
    <w:rsid w:val="008E0998"/>
    <w:rsid w:val="008E50B8"/>
    <w:rsid w:val="008E67C4"/>
    <w:rsid w:val="008E75AD"/>
    <w:rsid w:val="008F07D6"/>
    <w:rsid w:val="008F0EEB"/>
    <w:rsid w:val="008F1154"/>
    <w:rsid w:val="008F1AE4"/>
    <w:rsid w:val="008F2D9E"/>
    <w:rsid w:val="008F6646"/>
    <w:rsid w:val="008F6724"/>
    <w:rsid w:val="00900012"/>
    <w:rsid w:val="0090068A"/>
    <w:rsid w:val="00900FEE"/>
    <w:rsid w:val="009016DA"/>
    <w:rsid w:val="00901A0C"/>
    <w:rsid w:val="009037F6"/>
    <w:rsid w:val="009038FD"/>
    <w:rsid w:val="009046ED"/>
    <w:rsid w:val="00904DB2"/>
    <w:rsid w:val="0090635C"/>
    <w:rsid w:val="00907E21"/>
    <w:rsid w:val="00907E98"/>
    <w:rsid w:val="009108B4"/>
    <w:rsid w:val="00910A8A"/>
    <w:rsid w:val="0091364A"/>
    <w:rsid w:val="00913800"/>
    <w:rsid w:val="0092152A"/>
    <w:rsid w:val="009219A5"/>
    <w:rsid w:val="00921ECF"/>
    <w:rsid w:val="00921F6A"/>
    <w:rsid w:val="00922E45"/>
    <w:rsid w:val="00923F5A"/>
    <w:rsid w:val="00924881"/>
    <w:rsid w:val="00924A5F"/>
    <w:rsid w:val="009251F2"/>
    <w:rsid w:val="00925AFB"/>
    <w:rsid w:val="00925E2D"/>
    <w:rsid w:val="00926C41"/>
    <w:rsid w:val="00926E58"/>
    <w:rsid w:val="00927F71"/>
    <w:rsid w:val="00930CBD"/>
    <w:rsid w:val="00933139"/>
    <w:rsid w:val="0093320C"/>
    <w:rsid w:val="009334B0"/>
    <w:rsid w:val="00934960"/>
    <w:rsid w:val="009363CA"/>
    <w:rsid w:val="009367FD"/>
    <w:rsid w:val="00940444"/>
    <w:rsid w:val="0094106D"/>
    <w:rsid w:val="0094143C"/>
    <w:rsid w:val="0094161A"/>
    <w:rsid w:val="0094319D"/>
    <w:rsid w:val="00943C5D"/>
    <w:rsid w:val="00945347"/>
    <w:rsid w:val="00945C36"/>
    <w:rsid w:val="00945D9E"/>
    <w:rsid w:val="0094704B"/>
    <w:rsid w:val="0094756F"/>
    <w:rsid w:val="009512B2"/>
    <w:rsid w:val="00952126"/>
    <w:rsid w:val="009546E5"/>
    <w:rsid w:val="00954F98"/>
    <w:rsid w:val="00957E45"/>
    <w:rsid w:val="009611E5"/>
    <w:rsid w:val="0096158E"/>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73CA"/>
    <w:rsid w:val="009873F5"/>
    <w:rsid w:val="0099080C"/>
    <w:rsid w:val="00995E28"/>
    <w:rsid w:val="009A0EF3"/>
    <w:rsid w:val="009A2E04"/>
    <w:rsid w:val="009A4611"/>
    <w:rsid w:val="009A5147"/>
    <w:rsid w:val="009A634D"/>
    <w:rsid w:val="009A7867"/>
    <w:rsid w:val="009A7929"/>
    <w:rsid w:val="009A7A0F"/>
    <w:rsid w:val="009B0CD3"/>
    <w:rsid w:val="009B0FC0"/>
    <w:rsid w:val="009B32D0"/>
    <w:rsid w:val="009B3932"/>
    <w:rsid w:val="009B4293"/>
    <w:rsid w:val="009B5B02"/>
    <w:rsid w:val="009B6742"/>
    <w:rsid w:val="009B6AE4"/>
    <w:rsid w:val="009C1344"/>
    <w:rsid w:val="009C2DCE"/>
    <w:rsid w:val="009C5616"/>
    <w:rsid w:val="009C7E8C"/>
    <w:rsid w:val="009C7F6A"/>
    <w:rsid w:val="009C7F82"/>
    <w:rsid w:val="009D1A30"/>
    <w:rsid w:val="009D1A55"/>
    <w:rsid w:val="009D1B55"/>
    <w:rsid w:val="009D1FC3"/>
    <w:rsid w:val="009D21C6"/>
    <w:rsid w:val="009D4D9A"/>
    <w:rsid w:val="009D5E06"/>
    <w:rsid w:val="009D5E70"/>
    <w:rsid w:val="009D6EFA"/>
    <w:rsid w:val="009D7621"/>
    <w:rsid w:val="009D7694"/>
    <w:rsid w:val="009D7DE1"/>
    <w:rsid w:val="009D7E87"/>
    <w:rsid w:val="009E31F3"/>
    <w:rsid w:val="009E4FA0"/>
    <w:rsid w:val="009E5EB5"/>
    <w:rsid w:val="009E6712"/>
    <w:rsid w:val="009F0A0F"/>
    <w:rsid w:val="009F3BD5"/>
    <w:rsid w:val="009F4ED2"/>
    <w:rsid w:val="009F50FB"/>
    <w:rsid w:val="009F56CD"/>
    <w:rsid w:val="009F680B"/>
    <w:rsid w:val="009F734A"/>
    <w:rsid w:val="009F797C"/>
    <w:rsid w:val="00A02621"/>
    <w:rsid w:val="00A0359D"/>
    <w:rsid w:val="00A044D0"/>
    <w:rsid w:val="00A075FF"/>
    <w:rsid w:val="00A07750"/>
    <w:rsid w:val="00A117E2"/>
    <w:rsid w:val="00A12E7D"/>
    <w:rsid w:val="00A13286"/>
    <w:rsid w:val="00A13792"/>
    <w:rsid w:val="00A20BE9"/>
    <w:rsid w:val="00A214DA"/>
    <w:rsid w:val="00A300C5"/>
    <w:rsid w:val="00A307D4"/>
    <w:rsid w:val="00A30829"/>
    <w:rsid w:val="00A30FF2"/>
    <w:rsid w:val="00A3305F"/>
    <w:rsid w:val="00A3369F"/>
    <w:rsid w:val="00A3646F"/>
    <w:rsid w:val="00A3688B"/>
    <w:rsid w:val="00A37268"/>
    <w:rsid w:val="00A37BAF"/>
    <w:rsid w:val="00A37CA3"/>
    <w:rsid w:val="00A41872"/>
    <w:rsid w:val="00A42A27"/>
    <w:rsid w:val="00A45984"/>
    <w:rsid w:val="00A470D0"/>
    <w:rsid w:val="00A51D17"/>
    <w:rsid w:val="00A5287C"/>
    <w:rsid w:val="00A5311A"/>
    <w:rsid w:val="00A53A27"/>
    <w:rsid w:val="00A5579A"/>
    <w:rsid w:val="00A55CD2"/>
    <w:rsid w:val="00A622CC"/>
    <w:rsid w:val="00A62BC6"/>
    <w:rsid w:val="00A6319C"/>
    <w:rsid w:val="00A65404"/>
    <w:rsid w:val="00A66A7A"/>
    <w:rsid w:val="00A727DA"/>
    <w:rsid w:val="00A72E56"/>
    <w:rsid w:val="00A7424B"/>
    <w:rsid w:val="00A76592"/>
    <w:rsid w:val="00A813ED"/>
    <w:rsid w:val="00A8165B"/>
    <w:rsid w:val="00A81789"/>
    <w:rsid w:val="00A81A5D"/>
    <w:rsid w:val="00A82AF2"/>
    <w:rsid w:val="00A849AE"/>
    <w:rsid w:val="00A84EBA"/>
    <w:rsid w:val="00A860DD"/>
    <w:rsid w:val="00A8656A"/>
    <w:rsid w:val="00A87B22"/>
    <w:rsid w:val="00A93F97"/>
    <w:rsid w:val="00A957B8"/>
    <w:rsid w:val="00A96141"/>
    <w:rsid w:val="00A96E14"/>
    <w:rsid w:val="00A96FB5"/>
    <w:rsid w:val="00A97353"/>
    <w:rsid w:val="00A97B95"/>
    <w:rsid w:val="00AA03C9"/>
    <w:rsid w:val="00AA070A"/>
    <w:rsid w:val="00AA0ACC"/>
    <w:rsid w:val="00AA3B1E"/>
    <w:rsid w:val="00AA4344"/>
    <w:rsid w:val="00AA4C1A"/>
    <w:rsid w:val="00AA5A3E"/>
    <w:rsid w:val="00AA6E34"/>
    <w:rsid w:val="00AA7489"/>
    <w:rsid w:val="00AA7739"/>
    <w:rsid w:val="00AA77D9"/>
    <w:rsid w:val="00AB0A61"/>
    <w:rsid w:val="00AB1357"/>
    <w:rsid w:val="00AB2607"/>
    <w:rsid w:val="00AB2CB4"/>
    <w:rsid w:val="00AB3DA3"/>
    <w:rsid w:val="00AB40A3"/>
    <w:rsid w:val="00AB43C2"/>
    <w:rsid w:val="00AB59D8"/>
    <w:rsid w:val="00AB6F7F"/>
    <w:rsid w:val="00AC03B0"/>
    <w:rsid w:val="00AC05B5"/>
    <w:rsid w:val="00AC2608"/>
    <w:rsid w:val="00AC426D"/>
    <w:rsid w:val="00AC4E05"/>
    <w:rsid w:val="00AC50A7"/>
    <w:rsid w:val="00AC6343"/>
    <w:rsid w:val="00AC7A55"/>
    <w:rsid w:val="00AD2655"/>
    <w:rsid w:val="00AD291B"/>
    <w:rsid w:val="00AD2B3B"/>
    <w:rsid w:val="00AD2BBC"/>
    <w:rsid w:val="00AD3411"/>
    <w:rsid w:val="00AD38C2"/>
    <w:rsid w:val="00AD6BA9"/>
    <w:rsid w:val="00AD6D43"/>
    <w:rsid w:val="00AD6D7E"/>
    <w:rsid w:val="00AE0D9F"/>
    <w:rsid w:val="00AE15B8"/>
    <w:rsid w:val="00AE469A"/>
    <w:rsid w:val="00AE4A7A"/>
    <w:rsid w:val="00AF1749"/>
    <w:rsid w:val="00AF4129"/>
    <w:rsid w:val="00AF4D01"/>
    <w:rsid w:val="00AF4D50"/>
    <w:rsid w:val="00AF4E58"/>
    <w:rsid w:val="00AF4EC0"/>
    <w:rsid w:val="00AF79C9"/>
    <w:rsid w:val="00B0034D"/>
    <w:rsid w:val="00B00B0A"/>
    <w:rsid w:val="00B01943"/>
    <w:rsid w:val="00B024F8"/>
    <w:rsid w:val="00B030F4"/>
    <w:rsid w:val="00B03144"/>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A51"/>
    <w:rsid w:val="00B35DA4"/>
    <w:rsid w:val="00B35E28"/>
    <w:rsid w:val="00B3627C"/>
    <w:rsid w:val="00B368F3"/>
    <w:rsid w:val="00B3708A"/>
    <w:rsid w:val="00B40C3C"/>
    <w:rsid w:val="00B41AF0"/>
    <w:rsid w:val="00B449FC"/>
    <w:rsid w:val="00B47DAE"/>
    <w:rsid w:val="00B50C15"/>
    <w:rsid w:val="00B50DF7"/>
    <w:rsid w:val="00B5103D"/>
    <w:rsid w:val="00B53E6A"/>
    <w:rsid w:val="00B567FD"/>
    <w:rsid w:val="00B602CA"/>
    <w:rsid w:val="00B62285"/>
    <w:rsid w:val="00B63978"/>
    <w:rsid w:val="00B64119"/>
    <w:rsid w:val="00B657B7"/>
    <w:rsid w:val="00B67B43"/>
    <w:rsid w:val="00B67CE5"/>
    <w:rsid w:val="00B71155"/>
    <w:rsid w:val="00B71D8B"/>
    <w:rsid w:val="00B72AAC"/>
    <w:rsid w:val="00B73BB3"/>
    <w:rsid w:val="00B742E9"/>
    <w:rsid w:val="00B748E7"/>
    <w:rsid w:val="00B7523E"/>
    <w:rsid w:val="00B7526B"/>
    <w:rsid w:val="00B76AF1"/>
    <w:rsid w:val="00B76C46"/>
    <w:rsid w:val="00B76CF2"/>
    <w:rsid w:val="00B77399"/>
    <w:rsid w:val="00B7758A"/>
    <w:rsid w:val="00B80A9B"/>
    <w:rsid w:val="00B81C9B"/>
    <w:rsid w:val="00B835D4"/>
    <w:rsid w:val="00B83986"/>
    <w:rsid w:val="00B86362"/>
    <w:rsid w:val="00B87651"/>
    <w:rsid w:val="00B87B41"/>
    <w:rsid w:val="00B903E8"/>
    <w:rsid w:val="00B90FE7"/>
    <w:rsid w:val="00B9190D"/>
    <w:rsid w:val="00B93B33"/>
    <w:rsid w:val="00B93C1A"/>
    <w:rsid w:val="00B9598B"/>
    <w:rsid w:val="00B96368"/>
    <w:rsid w:val="00B976AD"/>
    <w:rsid w:val="00B97F46"/>
    <w:rsid w:val="00BA041F"/>
    <w:rsid w:val="00BA0B70"/>
    <w:rsid w:val="00BA15C1"/>
    <w:rsid w:val="00BA2966"/>
    <w:rsid w:val="00BA33E7"/>
    <w:rsid w:val="00BA4A54"/>
    <w:rsid w:val="00BA698F"/>
    <w:rsid w:val="00BB0583"/>
    <w:rsid w:val="00BB0F03"/>
    <w:rsid w:val="00BB1DC1"/>
    <w:rsid w:val="00BB3504"/>
    <w:rsid w:val="00BB3574"/>
    <w:rsid w:val="00BB3BAF"/>
    <w:rsid w:val="00BB4A89"/>
    <w:rsid w:val="00BB62F2"/>
    <w:rsid w:val="00BB7D2D"/>
    <w:rsid w:val="00BC1751"/>
    <w:rsid w:val="00BC2435"/>
    <w:rsid w:val="00BC2F52"/>
    <w:rsid w:val="00BC32BC"/>
    <w:rsid w:val="00BC4DE1"/>
    <w:rsid w:val="00BC7BBE"/>
    <w:rsid w:val="00BD15CF"/>
    <w:rsid w:val="00BD2B95"/>
    <w:rsid w:val="00BE118F"/>
    <w:rsid w:val="00BE1C60"/>
    <w:rsid w:val="00BE22DF"/>
    <w:rsid w:val="00BE2B2B"/>
    <w:rsid w:val="00BE44C5"/>
    <w:rsid w:val="00BE7C1F"/>
    <w:rsid w:val="00BF02C3"/>
    <w:rsid w:val="00BF1FDC"/>
    <w:rsid w:val="00BF3124"/>
    <w:rsid w:val="00BF34FF"/>
    <w:rsid w:val="00BF35A8"/>
    <w:rsid w:val="00BF3D72"/>
    <w:rsid w:val="00BF4194"/>
    <w:rsid w:val="00BF4A89"/>
    <w:rsid w:val="00BF7504"/>
    <w:rsid w:val="00C00A6B"/>
    <w:rsid w:val="00C00E13"/>
    <w:rsid w:val="00C0170B"/>
    <w:rsid w:val="00C02D33"/>
    <w:rsid w:val="00C031EA"/>
    <w:rsid w:val="00C0349F"/>
    <w:rsid w:val="00C03667"/>
    <w:rsid w:val="00C07165"/>
    <w:rsid w:val="00C10BB0"/>
    <w:rsid w:val="00C11E4C"/>
    <w:rsid w:val="00C131D5"/>
    <w:rsid w:val="00C139B0"/>
    <w:rsid w:val="00C14575"/>
    <w:rsid w:val="00C1495E"/>
    <w:rsid w:val="00C151B5"/>
    <w:rsid w:val="00C1602C"/>
    <w:rsid w:val="00C17069"/>
    <w:rsid w:val="00C20B21"/>
    <w:rsid w:val="00C21159"/>
    <w:rsid w:val="00C221F5"/>
    <w:rsid w:val="00C223DB"/>
    <w:rsid w:val="00C22603"/>
    <w:rsid w:val="00C242DC"/>
    <w:rsid w:val="00C2677D"/>
    <w:rsid w:val="00C267D5"/>
    <w:rsid w:val="00C27F9A"/>
    <w:rsid w:val="00C31B64"/>
    <w:rsid w:val="00C3344B"/>
    <w:rsid w:val="00C33B3B"/>
    <w:rsid w:val="00C35924"/>
    <w:rsid w:val="00C37894"/>
    <w:rsid w:val="00C37AEE"/>
    <w:rsid w:val="00C37D2E"/>
    <w:rsid w:val="00C40C02"/>
    <w:rsid w:val="00C439AE"/>
    <w:rsid w:val="00C464F3"/>
    <w:rsid w:val="00C524C9"/>
    <w:rsid w:val="00C52573"/>
    <w:rsid w:val="00C528DE"/>
    <w:rsid w:val="00C52FF1"/>
    <w:rsid w:val="00C53B74"/>
    <w:rsid w:val="00C571EC"/>
    <w:rsid w:val="00C57684"/>
    <w:rsid w:val="00C61B18"/>
    <w:rsid w:val="00C620B4"/>
    <w:rsid w:val="00C709A5"/>
    <w:rsid w:val="00C70C1F"/>
    <w:rsid w:val="00C73086"/>
    <w:rsid w:val="00C74B17"/>
    <w:rsid w:val="00C75938"/>
    <w:rsid w:val="00C75B49"/>
    <w:rsid w:val="00C75E18"/>
    <w:rsid w:val="00C778A1"/>
    <w:rsid w:val="00C77A76"/>
    <w:rsid w:val="00C828F8"/>
    <w:rsid w:val="00C85944"/>
    <w:rsid w:val="00C85CBF"/>
    <w:rsid w:val="00C86033"/>
    <w:rsid w:val="00C86C54"/>
    <w:rsid w:val="00C90A1C"/>
    <w:rsid w:val="00C914E1"/>
    <w:rsid w:val="00C923AC"/>
    <w:rsid w:val="00C94C52"/>
    <w:rsid w:val="00C94E8C"/>
    <w:rsid w:val="00C95510"/>
    <w:rsid w:val="00C963D0"/>
    <w:rsid w:val="00C97296"/>
    <w:rsid w:val="00CA0406"/>
    <w:rsid w:val="00CA13A3"/>
    <w:rsid w:val="00CA159C"/>
    <w:rsid w:val="00CA1A14"/>
    <w:rsid w:val="00CA2045"/>
    <w:rsid w:val="00CA24DB"/>
    <w:rsid w:val="00CA3344"/>
    <w:rsid w:val="00CA6D9C"/>
    <w:rsid w:val="00CA73CA"/>
    <w:rsid w:val="00CA74AC"/>
    <w:rsid w:val="00CB087A"/>
    <w:rsid w:val="00CB1A01"/>
    <w:rsid w:val="00CB56C3"/>
    <w:rsid w:val="00CB5D4A"/>
    <w:rsid w:val="00CB71FE"/>
    <w:rsid w:val="00CC1748"/>
    <w:rsid w:val="00CC211B"/>
    <w:rsid w:val="00CC329E"/>
    <w:rsid w:val="00CC40EA"/>
    <w:rsid w:val="00CC7382"/>
    <w:rsid w:val="00CC7964"/>
    <w:rsid w:val="00CD037E"/>
    <w:rsid w:val="00CD0E3C"/>
    <w:rsid w:val="00CD1D79"/>
    <w:rsid w:val="00CD2D1C"/>
    <w:rsid w:val="00CD5571"/>
    <w:rsid w:val="00CD5AE2"/>
    <w:rsid w:val="00CD6730"/>
    <w:rsid w:val="00CD68AF"/>
    <w:rsid w:val="00CE00DF"/>
    <w:rsid w:val="00CE1B26"/>
    <w:rsid w:val="00CE20BA"/>
    <w:rsid w:val="00CE3B0F"/>
    <w:rsid w:val="00CE4FC4"/>
    <w:rsid w:val="00CE75B9"/>
    <w:rsid w:val="00CE7903"/>
    <w:rsid w:val="00CE7E8C"/>
    <w:rsid w:val="00CF15C3"/>
    <w:rsid w:val="00CF1947"/>
    <w:rsid w:val="00CF1E77"/>
    <w:rsid w:val="00CF24CD"/>
    <w:rsid w:val="00CF5202"/>
    <w:rsid w:val="00CF6A8C"/>
    <w:rsid w:val="00D0093F"/>
    <w:rsid w:val="00D00B03"/>
    <w:rsid w:val="00D02905"/>
    <w:rsid w:val="00D029FA"/>
    <w:rsid w:val="00D05ED8"/>
    <w:rsid w:val="00D063A4"/>
    <w:rsid w:val="00D07141"/>
    <w:rsid w:val="00D07D22"/>
    <w:rsid w:val="00D07F65"/>
    <w:rsid w:val="00D12720"/>
    <w:rsid w:val="00D12BB3"/>
    <w:rsid w:val="00D13657"/>
    <w:rsid w:val="00D14303"/>
    <w:rsid w:val="00D152FA"/>
    <w:rsid w:val="00D15F7D"/>
    <w:rsid w:val="00D1759C"/>
    <w:rsid w:val="00D1779D"/>
    <w:rsid w:val="00D21542"/>
    <w:rsid w:val="00D22746"/>
    <w:rsid w:val="00D227D0"/>
    <w:rsid w:val="00D24C15"/>
    <w:rsid w:val="00D25A12"/>
    <w:rsid w:val="00D2606C"/>
    <w:rsid w:val="00D2617B"/>
    <w:rsid w:val="00D268AE"/>
    <w:rsid w:val="00D304D9"/>
    <w:rsid w:val="00D315AC"/>
    <w:rsid w:val="00D32542"/>
    <w:rsid w:val="00D32C2D"/>
    <w:rsid w:val="00D33821"/>
    <w:rsid w:val="00D33911"/>
    <w:rsid w:val="00D3461B"/>
    <w:rsid w:val="00D3537D"/>
    <w:rsid w:val="00D35429"/>
    <w:rsid w:val="00D35799"/>
    <w:rsid w:val="00D35A37"/>
    <w:rsid w:val="00D37AAD"/>
    <w:rsid w:val="00D42834"/>
    <w:rsid w:val="00D42E48"/>
    <w:rsid w:val="00D51395"/>
    <w:rsid w:val="00D521A2"/>
    <w:rsid w:val="00D5265E"/>
    <w:rsid w:val="00D531D7"/>
    <w:rsid w:val="00D534D5"/>
    <w:rsid w:val="00D53C17"/>
    <w:rsid w:val="00D55C12"/>
    <w:rsid w:val="00D61432"/>
    <w:rsid w:val="00D6180A"/>
    <w:rsid w:val="00D64A91"/>
    <w:rsid w:val="00D72686"/>
    <w:rsid w:val="00D7318D"/>
    <w:rsid w:val="00D73537"/>
    <w:rsid w:val="00D75551"/>
    <w:rsid w:val="00D75679"/>
    <w:rsid w:val="00D76F79"/>
    <w:rsid w:val="00D7746D"/>
    <w:rsid w:val="00D8392F"/>
    <w:rsid w:val="00D87C63"/>
    <w:rsid w:val="00D90DB3"/>
    <w:rsid w:val="00D92883"/>
    <w:rsid w:val="00D93536"/>
    <w:rsid w:val="00D94230"/>
    <w:rsid w:val="00D94242"/>
    <w:rsid w:val="00D96FDC"/>
    <w:rsid w:val="00DA1070"/>
    <w:rsid w:val="00DA1369"/>
    <w:rsid w:val="00DA1AA8"/>
    <w:rsid w:val="00DA2F88"/>
    <w:rsid w:val="00DA4AC7"/>
    <w:rsid w:val="00DA52E6"/>
    <w:rsid w:val="00DA7535"/>
    <w:rsid w:val="00DA76AD"/>
    <w:rsid w:val="00DA76EC"/>
    <w:rsid w:val="00DB1E1F"/>
    <w:rsid w:val="00DB27F6"/>
    <w:rsid w:val="00DB3315"/>
    <w:rsid w:val="00DB3BAE"/>
    <w:rsid w:val="00DB7444"/>
    <w:rsid w:val="00DC067F"/>
    <w:rsid w:val="00DC0C62"/>
    <w:rsid w:val="00DC1A9F"/>
    <w:rsid w:val="00DC2D16"/>
    <w:rsid w:val="00DC36C4"/>
    <w:rsid w:val="00DC4604"/>
    <w:rsid w:val="00DC47A7"/>
    <w:rsid w:val="00DC666C"/>
    <w:rsid w:val="00DC68E0"/>
    <w:rsid w:val="00DC785B"/>
    <w:rsid w:val="00DD019B"/>
    <w:rsid w:val="00DD0D0C"/>
    <w:rsid w:val="00DD3CE1"/>
    <w:rsid w:val="00DD448E"/>
    <w:rsid w:val="00DD6F78"/>
    <w:rsid w:val="00DE0FA2"/>
    <w:rsid w:val="00DE17E7"/>
    <w:rsid w:val="00DE240A"/>
    <w:rsid w:val="00DF2493"/>
    <w:rsid w:val="00DF2EBD"/>
    <w:rsid w:val="00DF319D"/>
    <w:rsid w:val="00DF3AAA"/>
    <w:rsid w:val="00DF5C50"/>
    <w:rsid w:val="00DF7B11"/>
    <w:rsid w:val="00E02CFF"/>
    <w:rsid w:val="00E033F0"/>
    <w:rsid w:val="00E049C6"/>
    <w:rsid w:val="00E052BA"/>
    <w:rsid w:val="00E0727E"/>
    <w:rsid w:val="00E07473"/>
    <w:rsid w:val="00E10400"/>
    <w:rsid w:val="00E115A4"/>
    <w:rsid w:val="00E1394B"/>
    <w:rsid w:val="00E13E94"/>
    <w:rsid w:val="00E226E2"/>
    <w:rsid w:val="00E24333"/>
    <w:rsid w:val="00E24ACF"/>
    <w:rsid w:val="00E2508D"/>
    <w:rsid w:val="00E32349"/>
    <w:rsid w:val="00E350BF"/>
    <w:rsid w:val="00E3599E"/>
    <w:rsid w:val="00E3689D"/>
    <w:rsid w:val="00E401A5"/>
    <w:rsid w:val="00E402A3"/>
    <w:rsid w:val="00E407E9"/>
    <w:rsid w:val="00E4092A"/>
    <w:rsid w:val="00E42CF8"/>
    <w:rsid w:val="00E43F01"/>
    <w:rsid w:val="00E4401C"/>
    <w:rsid w:val="00E460ED"/>
    <w:rsid w:val="00E465DF"/>
    <w:rsid w:val="00E513E3"/>
    <w:rsid w:val="00E51743"/>
    <w:rsid w:val="00E5175B"/>
    <w:rsid w:val="00E52B9D"/>
    <w:rsid w:val="00E55E7E"/>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64EA"/>
    <w:rsid w:val="00E76B52"/>
    <w:rsid w:val="00E76D87"/>
    <w:rsid w:val="00E77871"/>
    <w:rsid w:val="00E77944"/>
    <w:rsid w:val="00E83EDC"/>
    <w:rsid w:val="00E84673"/>
    <w:rsid w:val="00E86B9F"/>
    <w:rsid w:val="00E9027F"/>
    <w:rsid w:val="00E910AE"/>
    <w:rsid w:val="00E910FE"/>
    <w:rsid w:val="00E94040"/>
    <w:rsid w:val="00E97539"/>
    <w:rsid w:val="00EA0DE6"/>
    <w:rsid w:val="00EA19F8"/>
    <w:rsid w:val="00EA2D8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EE7"/>
    <w:rsid w:val="00EC2254"/>
    <w:rsid w:val="00EC2C90"/>
    <w:rsid w:val="00EC5DE3"/>
    <w:rsid w:val="00EC62D5"/>
    <w:rsid w:val="00EC7589"/>
    <w:rsid w:val="00EC7D45"/>
    <w:rsid w:val="00ED0431"/>
    <w:rsid w:val="00ED26E3"/>
    <w:rsid w:val="00ED2B53"/>
    <w:rsid w:val="00ED39B9"/>
    <w:rsid w:val="00ED3E08"/>
    <w:rsid w:val="00ED588F"/>
    <w:rsid w:val="00ED6557"/>
    <w:rsid w:val="00ED698D"/>
    <w:rsid w:val="00EE2380"/>
    <w:rsid w:val="00EE4D7B"/>
    <w:rsid w:val="00EE602A"/>
    <w:rsid w:val="00EE6593"/>
    <w:rsid w:val="00EF1D36"/>
    <w:rsid w:val="00EF3399"/>
    <w:rsid w:val="00EF3CC9"/>
    <w:rsid w:val="00EF4577"/>
    <w:rsid w:val="00EF5C43"/>
    <w:rsid w:val="00F02AAF"/>
    <w:rsid w:val="00F041F6"/>
    <w:rsid w:val="00F04527"/>
    <w:rsid w:val="00F04715"/>
    <w:rsid w:val="00F05772"/>
    <w:rsid w:val="00F07F4D"/>
    <w:rsid w:val="00F10644"/>
    <w:rsid w:val="00F10845"/>
    <w:rsid w:val="00F11261"/>
    <w:rsid w:val="00F116A7"/>
    <w:rsid w:val="00F11C17"/>
    <w:rsid w:val="00F135AB"/>
    <w:rsid w:val="00F14EAC"/>
    <w:rsid w:val="00F15179"/>
    <w:rsid w:val="00F169FD"/>
    <w:rsid w:val="00F203F8"/>
    <w:rsid w:val="00F21F96"/>
    <w:rsid w:val="00F22DF2"/>
    <w:rsid w:val="00F25C48"/>
    <w:rsid w:val="00F26B74"/>
    <w:rsid w:val="00F2732C"/>
    <w:rsid w:val="00F30D2D"/>
    <w:rsid w:val="00F32125"/>
    <w:rsid w:val="00F3349F"/>
    <w:rsid w:val="00F33FC6"/>
    <w:rsid w:val="00F365D2"/>
    <w:rsid w:val="00F36B55"/>
    <w:rsid w:val="00F3739A"/>
    <w:rsid w:val="00F37472"/>
    <w:rsid w:val="00F37E17"/>
    <w:rsid w:val="00F4054B"/>
    <w:rsid w:val="00F405AF"/>
    <w:rsid w:val="00F40A40"/>
    <w:rsid w:val="00F43247"/>
    <w:rsid w:val="00F44044"/>
    <w:rsid w:val="00F4569C"/>
    <w:rsid w:val="00F45C3C"/>
    <w:rsid w:val="00F46888"/>
    <w:rsid w:val="00F47E39"/>
    <w:rsid w:val="00F509F7"/>
    <w:rsid w:val="00F51F1A"/>
    <w:rsid w:val="00F5625E"/>
    <w:rsid w:val="00F5735D"/>
    <w:rsid w:val="00F603A3"/>
    <w:rsid w:val="00F6286A"/>
    <w:rsid w:val="00F634AE"/>
    <w:rsid w:val="00F639FF"/>
    <w:rsid w:val="00F6400A"/>
    <w:rsid w:val="00F65DFF"/>
    <w:rsid w:val="00F660C7"/>
    <w:rsid w:val="00F66A07"/>
    <w:rsid w:val="00F67ADF"/>
    <w:rsid w:val="00F67BC3"/>
    <w:rsid w:val="00F70EF5"/>
    <w:rsid w:val="00F715CD"/>
    <w:rsid w:val="00F73834"/>
    <w:rsid w:val="00F76712"/>
    <w:rsid w:val="00F80EC7"/>
    <w:rsid w:val="00F82C5B"/>
    <w:rsid w:val="00F83765"/>
    <w:rsid w:val="00F85EEE"/>
    <w:rsid w:val="00F876D1"/>
    <w:rsid w:val="00F9131D"/>
    <w:rsid w:val="00F92E48"/>
    <w:rsid w:val="00F93B3D"/>
    <w:rsid w:val="00F93D86"/>
    <w:rsid w:val="00F93DC2"/>
    <w:rsid w:val="00F94585"/>
    <w:rsid w:val="00F9496D"/>
    <w:rsid w:val="00F94F50"/>
    <w:rsid w:val="00FA030A"/>
    <w:rsid w:val="00FA0D8A"/>
    <w:rsid w:val="00FA0FE2"/>
    <w:rsid w:val="00FA26C4"/>
    <w:rsid w:val="00FA2A56"/>
    <w:rsid w:val="00FA2DCF"/>
    <w:rsid w:val="00FA4097"/>
    <w:rsid w:val="00FA52A9"/>
    <w:rsid w:val="00FA6D76"/>
    <w:rsid w:val="00FB0E0C"/>
    <w:rsid w:val="00FB0FB2"/>
    <w:rsid w:val="00FB1606"/>
    <w:rsid w:val="00FB22FE"/>
    <w:rsid w:val="00FB3916"/>
    <w:rsid w:val="00FB58A9"/>
    <w:rsid w:val="00FB6A3B"/>
    <w:rsid w:val="00FB760C"/>
    <w:rsid w:val="00FB787E"/>
    <w:rsid w:val="00FC17A2"/>
    <w:rsid w:val="00FC30D9"/>
    <w:rsid w:val="00FC63AC"/>
    <w:rsid w:val="00FC6C16"/>
    <w:rsid w:val="00FC735C"/>
    <w:rsid w:val="00FD035F"/>
    <w:rsid w:val="00FD1441"/>
    <w:rsid w:val="00FD1FEB"/>
    <w:rsid w:val="00FD25C2"/>
    <w:rsid w:val="00FD43DD"/>
    <w:rsid w:val="00FD531E"/>
    <w:rsid w:val="00FD6A67"/>
    <w:rsid w:val="00FE005B"/>
    <w:rsid w:val="00FE1EFC"/>
    <w:rsid w:val="00FE2239"/>
    <w:rsid w:val="00FE22D7"/>
    <w:rsid w:val="00FE3A4C"/>
    <w:rsid w:val="00FE412E"/>
    <w:rsid w:val="00FE581D"/>
    <w:rsid w:val="00FE5905"/>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599"/>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aybookgame.com/" TargetMode="Externa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9.jpeg"/><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hadertoy.com/" TargetMode="External"/><Relationship Id="rId22" Type="http://schemas.openxmlformats.org/officeDocument/2006/relationships/image" Target="media/image10.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2D0F"/>
    <w:rsid w:val="000C7A97"/>
    <w:rsid w:val="000E60BC"/>
    <w:rsid w:val="000F15F4"/>
    <w:rsid w:val="001126BD"/>
    <w:rsid w:val="001249AB"/>
    <w:rsid w:val="00166B35"/>
    <w:rsid w:val="001E54FB"/>
    <w:rsid w:val="001F6C87"/>
    <w:rsid w:val="00203394"/>
    <w:rsid w:val="002170B4"/>
    <w:rsid w:val="00232C4A"/>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72924"/>
    <w:rsid w:val="0059715D"/>
    <w:rsid w:val="005A2B32"/>
    <w:rsid w:val="005B4E37"/>
    <w:rsid w:val="005C12F1"/>
    <w:rsid w:val="005C2D9B"/>
    <w:rsid w:val="005D1A64"/>
    <w:rsid w:val="005D232A"/>
    <w:rsid w:val="005F66C1"/>
    <w:rsid w:val="00626171"/>
    <w:rsid w:val="0064415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73BF"/>
    <w:rsid w:val="009D0A86"/>
    <w:rsid w:val="009F20F3"/>
    <w:rsid w:val="00A13792"/>
    <w:rsid w:val="00A24CB1"/>
    <w:rsid w:val="00A465D0"/>
    <w:rsid w:val="00A60732"/>
    <w:rsid w:val="00A646F5"/>
    <w:rsid w:val="00A76D1C"/>
    <w:rsid w:val="00A90745"/>
    <w:rsid w:val="00AA3B1E"/>
    <w:rsid w:val="00AA64B0"/>
    <w:rsid w:val="00AA77D9"/>
    <w:rsid w:val="00B36F23"/>
    <w:rsid w:val="00B37AB3"/>
    <w:rsid w:val="00BA15C1"/>
    <w:rsid w:val="00BF2DD0"/>
    <w:rsid w:val="00BF7836"/>
    <w:rsid w:val="00C223DB"/>
    <w:rsid w:val="00C2677D"/>
    <w:rsid w:val="00CB2F63"/>
    <w:rsid w:val="00CE1210"/>
    <w:rsid w:val="00D056E1"/>
    <w:rsid w:val="00D07422"/>
    <w:rsid w:val="00D532D5"/>
    <w:rsid w:val="00D56205"/>
    <w:rsid w:val="00D56BD0"/>
    <w:rsid w:val="00DA4AC7"/>
    <w:rsid w:val="00DD5890"/>
    <w:rsid w:val="00E13E94"/>
    <w:rsid w:val="00E764EA"/>
    <w:rsid w:val="00E858CD"/>
    <w:rsid w:val="00E86D88"/>
    <w:rsid w:val="00E978A2"/>
    <w:rsid w:val="00EC2254"/>
    <w:rsid w:val="00EC712D"/>
    <w:rsid w:val="00ED411B"/>
    <w:rsid w:val="00ED425A"/>
    <w:rsid w:val="00F217D5"/>
    <w:rsid w:val="00F2782C"/>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86</TotalTime>
  <Pages>32</Pages>
  <Words>11615</Words>
  <Characters>66212</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7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573</cp:revision>
  <dcterms:created xsi:type="dcterms:W3CDTF">2020-12-01T08:13:00Z</dcterms:created>
  <dcterms:modified xsi:type="dcterms:W3CDTF">2025-01-1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FXAJhoe2"/&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